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C9CA861" w14:textId="77777777" w:rsidR="001A1821" w:rsidRPr="004708B0" w:rsidRDefault="00A54115" w:rsidP="004708B0">
      <w:pPr>
        <w:spacing w:after="0" w:line="480" w:lineRule="auto"/>
        <w:rPr>
          <w:rFonts w:cstheme="minorHAnsi"/>
          <w:b/>
          <w:bCs/>
        </w:rPr>
      </w:pPr>
      <w:r w:rsidRPr="004708B0">
        <w:rPr>
          <w:rFonts w:cstheme="minorHAnsi"/>
          <w:b/>
          <w:bCs/>
        </w:rPr>
        <w:t>METHODS</w:t>
      </w:r>
    </w:p>
    <w:p w14:paraId="50F4939D" w14:textId="77777777" w:rsidR="007B32D3" w:rsidRPr="004708B0" w:rsidRDefault="00A54115" w:rsidP="004708B0">
      <w:pPr>
        <w:spacing w:after="0" w:line="480" w:lineRule="auto"/>
        <w:jc w:val="both"/>
        <w:rPr>
          <w:rFonts w:cstheme="minorHAnsi"/>
          <w:b/>
          <w:bCs/>
        </w:rPr>
      </w:pPr>
      <w:r w:rsidRPr="004708B0">
        <w:rPr>
          <w:rFonts w:cstheme="minorHAnsi"/>
          <w:b/>
          <w:bCs/>
        </w:rPr>
        <w:t xml:space="preserve">Experimental design </w:t>
      </w:r>
      <w:r w:rsidR="00C52AF9" w:rsidRPr="004708B0">
        <w:rPr>
          <w:rFonts w:cstheme="minorHAnsi"/>
          <w:b/>
          <w:bCs/>
        </w:rPr>
        <w:t xml:space="preserve">and </w:t>
      </w:r>
      <w:r w:rsidRPr="004708B0">
        <w:rPr>
          <w:rFonts w:cstheme="minorHAnsi"/>
          <w:b/>
          <w:bCs/>
        </w:rPr>
        <w:t>soil sampling</w:t>
      </w:r>
    </w:p>
    <w:p w14:paraId="51CFC9F9" w14:textId="77777777" w:rsidR="007B32D3" w:rsidRPr="004708B0" w:rsidRDefault="008618B6" w:rsidP="004708B0">
      <w:pPr>
        <w:spacing w:after="0" w:line="480" w:lineRule="auto"/>
        <w:ind w:firstLine="720"/>
        <w:jc w:val="both"/>
        <w:rPr>
          <w:rFonts w:cstheme="minorHAnsi"/>
          <w:color w:val="000000" w:themeColor="text1"/>
        </w:rPr>
      </w:pPr>
      <w:r w:rsidRPr="004708B0">
        <w:rPr>
          <w:rFonts w:cstheme="minorHAnsi"/>
          <w:color w:val="000000" w:themeColor="text1"/>
        </w:rPr>
        <w:t>Th</w:t>
      </w:r>
      <w:r w:rsidR="00304493" w:rsidRPr="004708B0">
        <w:rPr>
          <w:rFonts w:cstheme="minorHAnsi"/>
          <w:color w:val="000000" w:themeColor="text1"/>
        </w:rPr>
        <w:t>e</w:t>
      </w:r>
      <w:r w:rsidR="00292936" w:rsidRPr="004708B0">
        <w:rPr>
          <w:rFonts w:cstheme="minorHAnsi"/>
          <w:color w:val="000000" w:themeColor="text1"/>
        </w:rPr>
        <w:t xml:space="preserve"> rain-out </w:t>
      </w:r>
      <w:r w:rsidR="00304493" w:rsidRPr="004708B0">
        <w:rPr>
          <w:rFonts w:cstheme="minorHAnsi"/>
          <w:color w:val="000000" w:themeColor="text1"/>
        </w:rPr>
        <w:t>study</w:t>
      </w:r>
      <w:r w:rsidRPr="004708B0">
        <w:rPr>
          <w:rFonts w:cstheme="minorHAnsi"/>
          <w:color w:val="000000" w:themeColor="text1"/>
        </w:rPr>
        <w:t xml:space="preserve"> was </w:t>
      </w:r>
      <w:r w:rsidR="00CC7545" w:rsidRPr="004708B0">
        <w:rPr>
          <w:rFonts w:cstheme="minorHAnsi"/>
          <w:color w:val="000000" w:themeColor="text1"/>
        </w:rPr>
        <w:t>conducted</w:t>
      </w:r>
      <w:r w:rsidRPr="004708B0">
        <w:rPr>
          <w:rFonts w:cstheme="minorHAnsi"/>
          <w:color w:val="000000" w:themeColor="text1"/>
        </w:rPr>
        <w:t xml:space="preserve"> in </w:t>
      </w:r>
      <w:r w:rsidR="00834485" w:rsidRPr="004708B0">
        <w:rPr>
          <w:rFonts w:cstheme="minorHAnsi"/>
          <w:color w:val="000000" w:themeColor="text1"/>
        </w:rPr>
        <w:t xml:space="preserve">2022 at </w:t>
      </w:r>
      <w:r w:rsidRPr="004708B0">
        <w:rPr>
          <w:rFonts w:cstheme="minorHAnsi"/>
          <w:color w:val="000000" w:themeColor="text1"/>
        </w:rPr>
        <w:t xml:space="preserve">the </w:t>
      </w:r>
      <w:r w:rsidR="001A1382" w:rsidRPr="004708B0">
        <w:rPr>
          <w:rFonts w:cstheme="minorHAnsi"/>
          <w:color w:val="000000" w:themeColor="text1"/>
        </w:rPr>
        <w:t>DOK</w:t>
      </w:r>
      <w:r w:rsidR="003622EC" w:rsidRPr="004708B0">
        <w:rPr>
          <w:rFonts w:cstheme="minorHAnsi"/>
          <w:color w:val="000000" w:themeColor="text1"/>
        </w:rPr>
        <w:t xml:space="preserve"> (</w:t>
      </w:r>
      <w:r w:rsidR="00292936" w:rsidRPr="004708B0">
        <w:rPr>
          <w:rFonts w:cstheme="minorHAnsi"/>
          <w:color w:val="000000" w:themeColor="text1"/>
        </w:rPr>
        <w:t>bio-Dynamic, bio-Organic, and “Konventionell”</w:t>
      </w:r>
      <w:r w:rsidR="003622EC" w:rsidRPr="004708B0">
        <w:rPr>
          <w:rFonts w:cstheme="minorHAnsi"/>
          <w:color w:val="000000" w:themeColor="text1"/>
        </w:rPr>
        <w:t>)</w:t>
      </w:r>
      <w:r w:rsidR="001A1382" w:rsidRPr="004708B0">
        <w:rPr>
          <w:rFonts w:cstheme="minorHAnsi"/>
          <w:color w:val="000000" w:themeColor="text1"/>
        </w:rPr>
        <w:t xml:space="preserve"> </w:t>
      </w:r>
      <w:r w:rsidR="00834485" w:rsidRPr="004708B0">
        <w:rPr>
          <w:rFonts w:cstheme="minorHAnsi"/>
          <w:color w:val="000000" w:themeColor="text1"/>
        </w:rPr>
        <w:t xml:space="preserve">experimental </w:t>
      </w:r>
      <w:r w:rsidR="001A1382" w:rsidRPr="004708B0">
        <w:rPr>
          <w:rFonts w:cstheme="minorHAnsi"/>
          <w:color w:val="000000" w:themeColor="text1"/>
        </w:rPr>
        <w:t>field</w:t>
      </w:r>
      <w:r w:rsidR="00292936" w:rsidRPr="004708B0">
        <w:rPr>
          <w:rFonts w:cstheme="minorHAnsi"/>
          <w:color w:val="000000" w:themeColor="text1"/>
        </w:rPr>
        <w:t xml:space="preserve"> at Therwill, Switzerland. </w:t>
      </w:r>
      <w:commentRangeStart w:id="0"/>
      <w:r w:rsidR="00292936" w:rsidRPr="004708B0">
        <w:rPr>
          <w:rFonts w:cstheme="minorHAnsi"/>
          <w:color w:val="000000" w:themeColor="text1"/>
        </w:rPr>
        <w:t>The field</w:t>
      </w:r>
      <w:r w:rsidRPr="004708B0">
        <w:rPr>
          <w:rFonts w:cstheme="minorHAnsi"/>
          <w:color w:val="000000" w:themeColor="text1"/>
        </w:rPr>
        <w:t xml:space="preserve"> has </w:t>
      </w:r>
      <w:r w:rsidR="00B65FE7" w:rsidRPr="004708B0">
        <w:rPr>
          <w:rFonts w:cstheme="minorHAnsi"/>
          <w:color w:val="000000" w:themeColor="text1"/>
        </w:rPr>
        <w:t>been</w:t>
      </w:r>
      <w:r w:rsidR="00834485" w:rsidRPr="004708B0">
        <w:rPr>
          <w:rFonts w:cstheme="minorHAnsi"/>
          <w:color w:val="000000" w:themeColor="text1"/>
        </w:rPr>
        <w:t xml:space="preserve"> </w:t>
      </w:r>
      <w:r w:rsidR="00B65FE7" w:rsidRPr="004708B0">
        <w:rPr>
          <w:rFonts w:cstheme="minorHAnsi"/>
          <w:color w:val="000000" w:themeColor="text1"/>
        </w:rPr>
        <w:t xml:space="preserve">investigated long-term </w:t>
      </w:r>
      <w:r w:rsidR="00D65AC0" w:rsidRPr="004708B0">
        <w:rPr>
          <w:rFonts w:cstheme="minorHAnsi"/>
          <w:color w:val="000000" w:themeColor="text1"/>
        </w:rPr>
        <w:t>under</w:t>
      </w:r>
      <w:r w:rsidRPr="004708B0">
        <w:rPr>
          <w:rFonts w:cstheme="minorHAnsi"/>
          <w:color w:val="000000" w:themeColor="text1"/>
        </w:rPr>
        <w:t xml:space="preserve"> </w:t>
      </w:r>
      <w:r w:rsidR="00304493" w:rsidRPr="004708B0">
        <w:rPr>
          <w:rFonts w:cstheme="minorHAnsi"/>
          <w:color w:val="000000" w:themeColor="text1"/>
        </w:rPr>
        <w:t xml:space="preserve">five </w:t>
      </w:r>
      <w:r w:rsidRPr="004708B0">
        <w:rPr>
          <w:rFonts w:cstheme="minorHAnsi"/>
          <w:color w:val="000000" w:themeColor="text1"/>
        </w:rPr>
        <w:t xml:space="preserve">different </w:t>
      </w:r>
      <w:r w:rsidR="00C45695" w:rsidRPr="004708B0">
        <w:rPr>
          <w:rFonts w:cstheme="minorHAnsi"/>
          <w:color w:val="000000" w:themeColor="text1"/>
        </w:rPr>
        <w:t>f</w:t>
      </w:r>
      <w:r w:rsidR="00DE2B17" w:rsidRPr="004708B0">
        <w:rPr>
          <w:rFonts w:cstheme="minorHAnsi"/>
          <w:color w:val="000000" w:themeColor="text1"/>
        </w:rPr>
        <w:t xml:space="preserve">ertilization </w:t>
      </w:r>
      <w:r w:rsidR="00ED08DB" w:rsidRPr="004708B0">
        <w:rPr>
          <w:rFonts w:cstheme="minorHAnsi"/>
          <w:color w:val="000000" w:themeColor="text1"/>
        </w:rPr>
        <w:t xml:space="preserve">and pesticide </w:t>
      </w:r>
      <w:r w:rsidR="00DE2B17" w:rsidRPr="004708B0">
        <w:rPr>
          <w:rFonts w:cstheme="minorHAnsi"/>
          <w:color w:val="000000" w:themeColor="text1"/>
        </w:rPr>
        <w:t>management</w:t>
      </w:r>
      <w:r w:rsidRPr="004708B0">
        <w:rPr>
          <w:rFonts w:cstheme="minorHAnsi"/>
          <w:color w:val="000000" w:themeColor="text1"/>
        </w:rPr>
        <w:t xml:space="preserve"> </w:t>
      </w:r>
      <w:r w:rsidR="001A1382" w:rsidRPr="004708B0">
        <w:rPr>
          <w:rFonts w:cstheme="minorHAnsi"/>
          <w:color w:val="000000" w:themeColor="text1"/>
        </w:rPr>
        <w:t>systems</w:t>
      </w:r>
      <w:r w:rsidR="00B65FE7" w:rsidRPr="004708B0">
        <w:rPr>
          <w:rFonts w:cstheme="minorHAnsi"/>
          <w:color w:val="000000" w:themeColor="text1"/>
        </w:rPr>
        <w:t xml:space="preserve"> </w:t>
      </w:r>
      <w:commentRangeEnd w:id="0"/>
      <w:r w:rsidR="00E9585D">
        <w:rPr>
          <w:rStyle w:val="CommentReference"/>
        </w:rPr>
        <w:commentReference w:id="0"/>
      </w:r>
      <w:r w:rsidR="00AC6FA1" w:rsidRPr="004708B0">
        <w:rPr>
          <w:rFonts w:cstheme="minorHAnsi"/>
          <w:color w:val="000000" w:themeColor="text1"/>
        </w:rPr>
        <w:fldChar w:fldCharType="begin"/>
      </w:r>
      <w:r w:rsidR="00AC6FA1" w:rsidRPr="004708B0">
        <w:rPr>
          <w:rFonts w:cstheme="minorHAnsi"/>
          <w:color w:val="000000" w:themeColor="text1"/>
        </w:rPr>
        <w:instrText xml:space="preserve"> ADDIN ZOTERO_ITEM CSL_CITATION {"citationID":"KEYkeY1u","properties":{"formattedCitation":"(Hartmann et al., 2015; Maeder et al., 2002)","plainCitation":"(Hartmann et al., 2015; Maeder et al., 2002)","noteIndex":0},"citationItems":[{"id":80,"uris":["http://zotero.org/users/local/JetUa067/items/HTU679J3"],"itemData":{"id":80,"type":"article-journal","abstract":"Low-input agricultural systems aim at reducing the use of synthetic fertilizers and pesticides in order to improve sustainable production and ecosystem health. Despite the integral role of the soil microbiome in agricultural production, we still have a limited understanding of the complex response of microbial diversity to organic and conventional farming. Here we report on the structural response of the soil microbiome to more than two decades of different agricultural management in a long-term field experiment using a high-throughput pyrosequencing approach of bacterial and fungal ribosomal markers. Organic farming increased richness, decreased evenness, reduced dispersion and shifted the structure of the soil microbiota when compared with conventionally managed soils under exclusively mineral fertilization. This effect was largely attributed to the use and quality of organic fertilizers, as differences became smaller when conventionally managed soils under an integrated fertilization scheme were examined. The impact of the plant protection regime, characterized by moderate and targeted application of pesticides, was of subordinate importance. Systems not receiving manure harboured a dispersed and functionally versatile community characterized by presumably oligotrophic organisms adapted to nutrient-limited environments. Systems receiving organic fertilizer were characterized by specific microbial guilds known to be involved in degradation of complex organic compounds such as manure and compost. The throughput and resolution of the sequencing approach permitted to detect specific structural shifts at the level of individual microbial taxa that harbours a novel potential for managing the soil environment by means of promoting beneficial and suppressing detrimental organisms.","container-title":"The ISME journal","DOI":"10.1038/ismej.2014.210","ISSN":"1751-7370","issue":"5","journalAbbreviation":"ISME J","language":"eng","note":"PMID: 25350160\nPMCID: PMC4409162","page":"1177-1194","source":"PubMed","title":"Distinct soil microbial diversity under long-term organic and conventional farming","volume":"9","author":[{"family":"Hartmann","given":"Martin"},{"family":"Frey","given":"Beat"},{"family":"Mayer","given":"Jochen"},{"family":"Mäder","given":"Paul"},{"family":"Widmer","given":"Franco"}],"issued":{"date-parts":[["2015",5]]}}},{"id":83,"uris":["http://zotero.org/users/local/JetUa067/items/SRB7ZNDW"],"itemData":{"id":83,"type":"article-journal","abstract":"An understanding of agroecosystems is key to determining effective farming systems. Here we report results from a 21-year study of agronomic and ecological performance of biodynamic, bioorganic, and conventional farming systems in Central Europe. We found crop yields to be 20% lower in the organic systems, although input of fertilizer and energy was reduced by 34 to 53% and pesticide input by 97%. Enhanced soil fertility and higher biodiversity found in organic plots may render these systems less dependent on external inputs.","container-title":"Science","DOI":"10.1126/science.1071148","issue":"5573","note":"publisher: American Association for the Advancement of Science","page":"1694-1697","source":"science.org (Atypon)","title":"Soil Fertility and Biodiversity in Organic Farming","volume":"296","author":[{"family":"Maeder","given":"Paul"},{"family":"Fliessbach","given":"Andreas"},{"family":"Dubois","given":"David"},{"family":"Gunst","given":"Lucie"},{"family":"Fried","given":"Padruot"},{"family":"Niggli","given":"Urs"}],"issued":{"date-parts":[["2002",5,31]]}}}],"schema":"https://github.com/citation-style-language/schema/raw/master/csl-citation.json"} </w:instrText>
      </w:r>
      <w:r w:rsidR="00AC6FA1" w:rsidRPr="004708B0">
        <w:rPr>
          <w:rFonts w:cstheme="minorHAnsi"/>
          <w:color w:val="000000" w:themeColor="text1"/>
        </w:rPr>
        <w:fldChar w:fldCharType="separate"/>
      </w:r>
      <w:r w:rsidR="00AC6FA1" w:rsidRPr="004708B0">
        <w:rPr>
          <w:rFonts w:cstheme="minorHAnsi"/>
        </w:rPr>
        <w:t>(Hartmann et al., 2015; Maeder et al., 2002)</w:t>
      </w:r>
      <w:r w:rsidR="00AC6FA1" w:rsidRPr="004708B0">
        <w:rPr>
          <w:rFonts w:cstheme="minorHAnsi"/>
          <w:color w:val="000000" w:themeColor="text1"/>
        </w:rPr>
        <w:fldChar w:fldCharType="end"/>
      </w:r>
      <w:r w:rsidRPr="004708B0">
        <w:rPr>
          <w:rFonts w:cstheme="minorHAnsi"/>
          <w:color w:val="000000" w:themeColor="text1"/>
        </w:rPr>
        <w:t>.</w:t>
      </w:r>
      <w:r w:rsidR="00DE2B17" w:rsidRPr="004708B0">
        <w:rPr>
          <w:rFonts w:cstheme="minorHAnsi"/>
        </w:rPr>
        <w:t xml:space="preserve"> </w:t>
      </w:r>
      <w:r w:rsidR="00DE2B17" w:rsidRPr="004708B0">
        <w:rPr>
          <w:rFonts w:cstheme="minorHAnsi"/>
          <w:color w:val="000000" w:themeColor="text1"/>
        </w:rPr>
        <w:t>For th</w:t>
      </w:r>
      <w:r w:rsidR="00304493" w:rsidRPr="004708B0">
        <w:rPr>
          <w:rFonts w:cstheme="minorHAnsi"/>
          <w:color w:val="000000" w:themeColor="text1"/>
        </w:rPr>
        <w:t>is study</w:t>
      </w:r>
      <w:r w:rsidR="00DE2B17" w:rsidRPr="004708B0">
        <w:rPr>
          <w:rFonts w:cstheme="minorHAnsi"/>
          <w:color w:val="000000" w:themeColor="text1"/>
        </w:rPr>
        <w:t xml:space="preserve">, three fertilization </w:t>
      </w:r>
      <w:r w:rsidR="00304493" w:rsidRPr="004708B0">
        <w:rPr>
          <w:rFonts w:cstheme="minorHAnsi"/>
          <w:color w:val="000000" w:themeColor="text1"/>
        </w:rPr>
        <w:t xml:space="preserve">and pesticide management </w:t>
      </w:r>
      <w:r w:rsidR="00DE2B17" w:rsidRPr="004708B0">
        <w:rPr>
          <w:rFonts w:cstheme="minorHAnsi"/>
          <w:color w:val="000000" w:themeColor="text1"/>
        </w:rPr>
        <w:t>methods were chosen from the DOK trial:</w:t>
      </w:r>
      <w:r w:rsidR="008C28FA" w:rsidRPr="004708B0">
        <w:rPr>
          <w:rFonts w:cstheme="minorHAnsi"/>
          <w:color w:val="000000" w:themeColor="text1"/>
        </w:rPr>
        <w:t xml:space="preserve"> manured </w:t>
      </w:r>
      <w:r w:rsidR="00DE2B17" w:rsidRPr="004708B0">
        <w:rPr>
          <w:rFonts w:cstheme="minorHAnsi"/>
          <w:color w:val="000000" w:themeColor="text1"/>
        </w:rPr>
        <w:t xml:space="preserve">biodynamic (D), </w:t>
      </w:r>
      <w:r w:rsidR="008C28FA" w:rsidRPr="004708B0">
        <w:rPr>
          <w:rFonts w:cstheme="minorHAnsi"/>
          <w:color w:val="000000" w:themeColor="text1"/>
        </w:rPr>
        <w:t xml:space="preserve">manured </w:t>
      </w:r>
      <w:r w:rsidR="00DE2B17" w:rsidRPr="004708B0">
        <w:rPr>
          <w:rFonts w:cstheme="minorHAnsi"/>
          <w:color w:val="000000" w:themeColor="text1"/>
        </w:rPr>
        <w:t>conventional (K), and mineral-fertilized (M) plots, due to their contrasting treatments</w:t>
      </w:r>
      <w:r w:rsidR="00FB13DD" w:rsidRPr="004708B0">
        <w:rPr>
          <w:rFonts w:cstheme="minorHAnsi"/>
          <w:color w:val="000000" w:themeColor="text1"/>
        </w:rPr>
        <w:t xml:space="preserve"> (Table 1)</w:t>
      </w:r>
      <w:r w:rsidR="008C28FA" w:rsidRPr="004708B0">
        <w:rPr>
          <w:rFonts w:cstheme="minorHAnsi"/>
          <w:color w:val="000000" w:themeColor="text1"/>
        </w:rPr>
        <w:t xml:space="preserve"> </w:t>
      </w:r>
      <w:r w:rsidR="008C28FA" w:rsidRPr="004708B0">
        <w:rPr>
          <w:rFonts w:cstheme="minorHAnsi"/>
          <w:color w:val="000000" w:themeColor="text1"/>
        </w:rPr>
        <w:fldChar w:fldCharType="begin"/>
      </w:r>
      <w:r w:rsidR="008C28FA" w:rsidRPr="004708B0">
        <w:rPr>
          <w:rFonts w:cstheme="minorHAnsi"/>
          <w:color w:val="000000" w:themeColor="text1"/>
        </w:rPr>
        <w:instrText xml:space="preserve"> ADDIN ZOTERO_ITEM CSL_CITATION {"citationID":"ZWTSqlgR","properties":{"formattedCitation":"(Hartmann et al., 2015)","plainCitation":"(Hartmann et al., 2015)","noteIndex":0},"citationItems":[{"id":80,"uris":["http://zotero.org/users/local/JetUa067/items/HTU679J3"],"itemData":{"id":80,"type":"article-journal","abstract":"Low-input agricultural systems aim at reducing the use of synthetic fertilizers and pesticides in order to improve sustainable production and ecosystem health. Despite the integral role of the soil microbiome in agricultural production, we still have a limited understanding of the complex response of microbial diversity to organic and conventional farming. Here we report on the structural response of the soil microbiome to more than two decades of different agricultural management in a long-term field experiment using a high-throughput pyrosequencing approach of bacterial and fungal ribosomal markers. Organic farming increased richness, decreased evenness, reduced dispersion and shifted the structure of the soil microbiota when compared with conventionally managed soils under exclusively mineral fertilization. This effect was largely attributed to the use and quality of organic fertilizers, as differences became smaller when conventionally managed soils under an integrated fertilization scheme were examined. The impact of the plant protection regime, characterized by moderate and targeted application of pesticides, was of subordinate importance. Systems not receiving manure harboured a dispersed and functionally versatile community characterized by presumably oligotrophic organisms adapted to nutrient-limited environments. Systems receiving organic fertilizer were characterized by specific microbial guilds known to be involved in degradation of complex organic compounds such as manure and compost. The throughput and resolution of the sequencing approach permitted to detect specific structural shifts at the level of individual microbial taxa that harbours a novel potential for managing the soil environment by means of promoting beneficial and suppressing detrimental organisms.","container-title":"The ISME journal","DOI":"10.1038/ismej.2014.210","ISSN":"1751-7370","issue":"5","journalAbbreviation":"ISME J","language":"eng","note":"PMID: 25350160\nPMCID: PMC4409162","page":"1177-1194","source":"PubMed","title":"Distinct soil microbial diversity under long-term organic and conventional farming","volume":"9","author":[{"family":"Hartmann","given":"Martin"},{"family":"Frey","given":"Beat"},{"family":"Mayer","given":"Jochen"},{"family":"Mäder","given":"Paul"},{"family":"Widmer","given":"Franco"}],"issued":{"date-parts":[["2015",5]]}}}],"schema":"https://github.com/citation-style-language/schema/raw/master/csl-citation.json"} </w:instrText>
      </w:r>
      <w:r w:rsidR="008C28FA" w:rsidRPr="004708B0">
        <w:rPr>
          <w:rFonts w:cstheme="minorHAnsi"/>
          <w:color w:val="000000" w:themeColor="text1"/>
        </w:rPr>
        <w:fldChar w:fldCharType="separate"/>
      </w:r>
      <w:r w:rsidR="008C28FA" w:rsidRPr="004708B0">
        <w:rPr>
          <w:rFonts w:cstheme="minorHAnsi"/>
        </w:rPr>
        <w:t>(Hartmann et al., 2015)</w:t>
      </w:r>
      <w:r w:rsidR="008C28FA" w:rsidRPr="004708B0">
        <w:rPr>
          <w:rFonts w:cstheme="minorHAnsi"/>
          <w:color w:val="000000" w:themeColor="text1"/>
        </w:rPr>
        <w:fldChar w:fldCharType="end"/>
      </w:r>
      <w:r w:rsidR="008C28FA" w:rsidRPr="004708B0">
        <w:rPr>
          <w:rFonts w:cstheme="minorHAnsi"/>
          <w:color w:val="000000" w:themeColor="text1"/>
        </w:rPr>
        <w:t xml:space="preserve">. </w:t>
      </w:r>
      <w:r w:rsidR="00AA7A7D" w:rsidRPr="004708B0">
        <w:rPr>
          <w:rFonts w:cstheme="minorHAnsi"/>
          <w:color w:val="000000" w:themeColor="text1"/>
        </w:rPr>
        <w:t xml:space="preserve">The study was performed </w:t>
      </w:r>
      <w:r w:rsidR="004C0887" w:rsidRPr="004708B0">
        <w:rPr>
          <w:rFonts w:cstheme="minorHAnsi"/>
          <w:color w:val="000000" w:themeColor="text1"/>
        </w:rPr>
        <w:t>using</w:t>
      </w:r>
      <w:r w:rsidR="00AA7A7D" w:rsidRPr="004708B0">
        <w:rPr>
          <w:rFonts w:cstheme="minorHAnsi"/>
          <w:color w:val="000000" w:themeColor="text1"/>
        </w:rPr>
        <w:t xml:space="preserve"> a strip-split-plot design</w:t>
      </w:r>
      <w:r w:rsidR="004C0887" w:rsidRPr="004708B0">
        <w:rPr>
          <w:rFonts w:cstheme="minorHAnsi"/>
          <w:color w:val="000000" w:themeColor="text1"/>
        </w:rPr>
        <w:t>,</w:t>
      </w:r>
      <w:r w:rsidR="00AA7A7D" w:rsidRPr="004708B0">
        <w:rPr>
          <w:rFonts w:cstheme="minorHAnsi"/>
          <w:color w:val="000000" w:themeColor="text1"/>
        </w:rPr>
        <w:t xml:space="preserve"> with</w:t>
      </w:r>
      <w:r w:rsidR="00CB2DF6" w:rsidRPr="004708B0">
        <w:rPr>
          <w:rFonts w:cstheme="minorHAnsi"/>
          <w:color w:val="000000" w:themeColor="text1"/>
        </w:rPr>
        <w:t xml:space="preserve"> three levels of</w:t>
      </w:r>
      <w:r w:rsidR="00AA7A7D" w:rsidRPr="004708B0">
        <w:rPr>
          <w:rFonts w:cstheme="minorHAnsi"/>
          <w:color w:val="000000" w:themeColor="text1"/>
        </w:rPr>
        <w:t xml:space="preserve"> </w:t>
      </w:r>
      <w:r w:rsidR="00CB2DF6" w:rsidRPr="004708B0">
        <w:rPr>
          <w:rFonts w:cstheme="minorHAnsi"/>
          <w:color w:val="000000" w:themeColor="text1"/>
        </w:rPr>
        <w:t xml:space="preserve">farming system (D, K, M) </w:t>
      </w:r>
      <w:r w:rsidR="00AA7A7D" w:rsidRPr="004708B0">
        <w:rPr>
          <w:rFonts w:cstheme="minorHAnsi"/>
          <w:color w:val="000000" w:themeColor="text1"/>
        </w:rPr>
        <w:t>as the main plot</w:t>
      </w:r>
      <w:r w:rsidR="00CB2DF6" w:rsidRPr="004708B0">
        <w:rPr>
          <w:rFonts w:cstheme="minorHAnsi"/>
          <w:color w:val="000000" w:themeColor="text1"/>
        </w:rPr>
        <w:t xml:space="preserve"> and 2 levels of irrigation (control, drought) as the sub-plot</w:t>
      </w:r>
      <w:r w:rsidR="00AA7A7D" w:rsidRPr="004708B0">
        <w:rPr>
          <w:rFonts w:cstheme="minorHAnsi"/>
          <w:color w:val="000000" w:themeColor="text1"/>
        </w:rPr>
        <w:t xml:space="preserve">. </w:t>
      </w:r>
      <w:r w:rsidR="00810B44" w:rsidRPr="004708B0">
        <w:rPr>
          <w:rFonts w:cstheme="minorHAnsi"/>
          <w:color w:val="000000" w:themeColor="text1"/>
        </w:rPr>
        <w:t>The rain</w:t>
      </w:r>
      <w:r w:rsidR="00D33F24" w:rsidRPr="004708B0">
        <w:rPr>
          <w:rFonts w:cstheme="minorHAnsi"/>
          <w:color w:val="000000" w:themeColor="text1"/>
        </w:rPr>
        <w:t xml:space="preserve"> </w:t>
      </w:r>
      <w:r w:rsidR="00810B44" w:rsidRPr="004708B0">
        <w:rPr>
          <w:rFonts w:cstheme="minorHAnsi"/>
          <w:color w:val="000000" w:themeColor="text1"/>
        </w:rPr>
        <w:t xml:space="preserve">shelters were </w:t>
      </w:r>
      <w:r w:rsidR="00B164D6" w:rsidRPr="004708B0">
        <w:rPr>
          <w:rFonts w:cstheme="minorHAnsi"/>
          <w:color w:val="000000" w:themeColor="text1"/>
        </w:rPr>
        <w:t>installed</w:t>
      </w:r>
      <w:r w:rsidR="00D33F24" w:rsidRPr="004708B0">
        <w:rPr>
          <w:rFonts w:cstheme="minorHAnsi"/>
          <w:color w:val="000000" w:themeColor="text1"/>
        </w:rPr>
        <w:t xml:space="preserve"> in each plot</w:t>
      </w:r>
      <w:r w:rsidR="00B164D6" w:rsidRPr="004708B0">
        <w:rPr>
          <w:rFonts w:cstheme="minorHAnsi"/>
          <w:color w:val="000000" w:themeColor="text1"/>
        </w:rPr>
        <w:t xml:space="preserve"> to exclude the rainfal</w:t>
      </w:r>
      <w:r w:rsidR="00D33F24" w:rsidRPr="004708B0">
        <w:rPr>
          <w:rFonts w:cstheme="minorHAnsi"/>
          <w:color w:val="000000" w:themeColor="text1"/>
        </w:rPr>
        <w:t xml:space="preserve">l to simulate </w:t>
      </w:r>
      <w:r w:rsidR="005A2B8A" w:rsidRPr="004708B0">
        <w:rPr>
          <w:rFonts w:cstheme="minorHAnsi"/>
          <w:color w:val="000000" w:themeColor="text1"/>
        </w:rPr>
        <w:t xml:space="preserve">the </w:t>
      </w:r>
      <w:r w:rsidR="00D33F24" w:rsidRPr="004708B0">
        <w:rPr>
          <w:rFonts w:cstheme="minorHAnsi"/>
          <w:color w:val="000000" w:themeColor="text1"/>
        </w:rPr>
        <w:t>drought effect</w:t>
      </w:r>
      <w:r w:rsidR="004C0887" w:rsidRPr="004708B0">
        <w:rPr>
          <w:rFonts w:cstheme="minorHAnsi"/>
          <w:color w:val="000000" w:themeColor="text1"/>
        </w:rPr>
        <w:t>, while</w:t>
      </w:r>
      <w:r w:rsidR="00D33F24" w:rsidRPr="004708B0">
        <w:rPr>
          <w:rFonts w:cstheme="minorHAnsi"/>
          <w:color w:val="000000" w:themeColor="text1"/>
        </w:rPr>
        <w:t xml:space="preserve"> the control plots had no rain shelter installed</w:t>
      </w:r>
      <w:r w:rsidR="00F75CDE" w:rsidRPr="004708B0">
        <w:rPr>
          <w:rFonts w:cstheme="minorHAnsi"/>
          <w:color w:val="000000" w:themeColor="text1"/>
        </w:rPr>
        <w:t xml:space="preserve">. </w:t>
      </w:r>
      <w:commentRangeStart w:id="1"/>
      <w:r w:rsidR="00F75CDE" w:rsidRPr="004708B0">
        <w:rPr>
          <w:rFonts w:cstheme="minorHAnsi"/>
          <w:color w:val="000000" w:themeColor="text1"/>
        </w:rPr>
        <w:t>There were four replicat</w:t>
      </w:r>
      <w:r w:rsidR="00CB2DF6" w:rsidRPr="004708B0">
        <w:rPr>
          <w:rFonts w:cstheme="minorHAnsi"/>
          <w:color w:val="000000" w:themeColor="text1"/>
        </w:rPr>
        <w:t>ions</w:t>
      </w:r>
      <w:r w:rsidR="00F75CDE" w:rsidRPr="004708B0">
        <w:rPr>
          <w:rFonts w:cstheme="minorHAnsi"/>
          <w:color w:val="000000" w:themeColor="text1"/>
        </w:rPr>
        <w:t xml:space="preserve"> for each treatment combination</w:t>
      </w:r>
      <w:r w:rsidR="00CB2DF6" w:rsidRPr="004708B0">
        <w:rPr>
          <w:rFonts w:cstheme="minorHAnsi"/>
          <w:color w:val="000000" w:themeColor="text1"/>
        </w:rPr>
        <w:t xml:space="preserve">, so </w:t>
      </w:r>
      <w:r w:rsidR="00F75CDE" w:rsidRPr="004708B0">
        <w:rPr>
          <w:rFonts w:cstheme="minorHAnsi"/>
          <w:color w:val="000000" w:themeColor="text1"/>
        </w:rPr>
        <w:t xml:space="preserve">there </w:t>
      </w:r>
      <w:r w:rsidR="00974316" w:rsidRPr="004708B0">
        <w:rPr>
          <w:rFonts w:cstheme="minorHAnsi"/>
          <w:color w:val="000000" w:themeColor="text1"/>
        </w:rPr>
        <w:t>was</w:t>
      </w:r>
      <w:r w:rsidR="00CB2DF6" w:rsidRPr="004708B0">
        <w:rPr>
          <w:rFonts w:cstheme="minorHAnsi"/>
          <w:color w:val="000000" w:themeColor="text1"/>
        </w:rPr>
        <w:t xml:space="preserve"> a total of</w:t>
      </w:r>
      <w:r w:rsidR="00F75CDE" w:rsidRPr="004708B0">
        <w:rPr>
          <w:rFonts w:cstheme="minorHAnsi"/>
          <w:color w:val="000000" w:themeColor="text1"/>
        </w:rPr>
        <w:t xml:space="preserve"> 24 plots</w:t>
      </w:r>
      <w:commentRangeEnd w:id="1"/>
      <w:r w:rsidR="005B454A">
        <w:rPr>
          <w:rStyle w:val="CommentReference"/>
        </w:rPr>
        <w:commentReference w:id="1"/>
      </w:r>
      <w:r w:rsidR="00D06384" w:rsidRPr="004708B0">
        <w:rPr>
          <w:rFonts w:cstheme="minorHAnsi"/>
          <w:color w:val="000000" w:themeColor="text1"/>
        </w:rPr>
        <w:t xml:space="preserve">. The </w:t>
      </w:r>
      <w:r w:rsidR="00EF688E" w:rsidRPr="004708B0">
        <w:rPr>
          <w:rFonts w:cstheme="minorHAnsi"/>
          <w:color w:val="000000" w:themeColor="text1"/>
        </w:rPr>
        <w:t xml:space="preserve">field was planted with </w:t>
      </w:r>
      <w:r w:rsidR="00DE58BB" w:rsidRPr="004708B0">
        <w:rPr>
          <w:rFonts w:cstheme="minorHAnsi"/>
          <w:color w:val="000000" w:themeColor="text1"/>
        </w:rPr>
        <w:t xml:space="preserve">a commercial variety of </w:t>
      </w:r>
      <w:r w:rsidR="00EE384C" w:rsidRPr="004708B0">
        <w:rPr>
          <w:rFonts w:cstheme="minorHAnsi"/>
          <w:color w:val="000000" w:themeColor="text1"/>
        </w:rPr>
        <w:t xml:space="preserve">winter </w:t>
      </w:r>
      <w:r w:rsidR="00D06384" w:rsidRPr="004708B0">
        <w:rPr>
          <w:rFonts w:cstheme="minorHAnsi"/>
          <w:color w:val="000000" w:themeColor="text1"/>
        </w:rPr>
        <w:t xml:space="preserve">wheat </w:t>
      </w:r>
      <w:r w:rsidR="00DE58BB" w:rsidRPr="004708B0">
        <w:rPr>
          <w:rFonts w:cstheme="minorHAnsi"/>
          <w:color w:val="000000" w:themeColor="text1"/>
        </w:rPr>
        <w:t>(</w:t>
      </w:r>
      <w:proofErr w:type="spellStart"/>
      <w:r w:rsidR="00DE58BB" w:rsidRPr="004708B0">
        <w:rPr>
          <w:rFonts w:cstheme="minorHAnsi"/>
          <w:color w:val="000000" w:themeColor="text1"/>
        </w:rPr>
        <w:t>Wiwa</w:t>
      </w:r>
      <w:proofErr w:type="spellEnd"/>
      <w:r w:rsidR="00DE58BB" w:rsidRPr="004708B0">
        <w:rPr>
          <w:rFonts w:cstheme="minorHAnsi"/>
          <w:color w:val="000000" w:themeColor="text1"/>
        </w:rPr>
        <w:t>)</w:t>
      </w:r>
      <w:r w:rsidR="00EF688E" w:rsidRPr="004708B0">
        <w:rPr>
          <w:rFonts w:cstheme="minorHAnsi"/>
          <w:color w:val="000000" w:themeColor="text1"/>
        </w:rPr>
        <w:t xml:space="preserve"> </w:t>
      </w:r>
      <w:commentRangeStart w:id="2"/>
      <w:r w:rsidR="00EF688E" w:rsidRPr="004708B0">
        <w:rPr>
          <w:rFonts w:cstheme="minorHAnsi"/>
          <w:color w:val="000000" w:themeColor="text1"/>
        </w:rPr>
        <w:t>before</w:t>
      </w:r>
      <w:commentRangeEnd w:id="2"/>
      <w:r w:rsidR="005B454A">
        <w:rPr>
          <w:rStyle w:val="CommentReference"/>
        </w:rPr>
        <w:commentReference w:id="2"/>
      </w:r>
      <w:r w:rsidR="00EF688E" w:rsidRPr="004708B0">
        <w:rPr>
          <w:rFonts w:cstheme="minorHAnsi"/>
          <w:color w:val="000000" w:themeColor="text1"/>
        </w:rPr>
        <w:t xml:space="preserve"> the rain shelter installment and the shelters were set up when the crop was at the early </w:t>
      </w:r>
      <w:r w:rsidR="003741CE" w:rsidRPr="004708B0">
        <w:rPr>
          <w:rFonts w:cstheme="minorHAnsi"/>
          <w:color w:val="000000" w:themeColor="text1"/>
        </w:rPr>
        <w:t>plant growth</w:t>
      </w:r>
      <w:r w:rsidR="00EF688E" w:rsidRPr="004708B0">
        <w:rPr>
          <w:rFonts w:cstheme="minorHAnsi"/>
          <w:color w:val="000000" w:themeColor="text1"/>
        </w:rPr>
        <w:t xml:space="preserve"> stage</w:t>
      </w:r>
      <w:r w:rsidR="00CC7545" w:rsidRPr="004708B0">
        <w:rPr>
          <w:rFonts w:cstheme="minorHAnsi"/>
          <w:color w:val="000000" w:themeColor="text1"/>
        </w:rPr>
        <w:t xml:space="preserve"> in April to start the drought stress treatment. The wheat crops were maintained</w:t>
      </w:r>
      <w:r w:rsidR="005A2B8A" w:rsidRPr="004708B0">
        <w:rPr>
          <w:rFonts w:cstheme="minorHAnsi"/>
          <w:color w:val="000000" w:themeColor="text1"/>
        </w:rPr>
        <w:t xml:space="preserve"> and irrigated</w:t>
      </w:r>
      <w:r w:rsidR="00CC7545" w:rsidRPr="004708B0">
        <w:rPr>
          <w:rFonts w:cstheme="minorHAnsi"/>
          <w:color w:val="000000" w:themeColor="text1"/>
        </w:rPr>
        <w:t xml:space="preserve"> until </w:t>
      </w:r>
      <w:r w:rsidR="00A44FAF" w:rsidRPr="004708B0">
        <w:rPr>
          <w:rFonts w:cstheme="minorHAnsi"/>
          <w:color w:val="000000" w:themeColor="text1"/>
        </w:rPr>
        <w:t xml:space="preserve">harvesting at </w:t>
      </w:r>
      <w:r w:rsidR="00CC7545" w:rsidRPr="004708B0">
        <w:rPr>
          <w:rFonts w:cstheme="minorHAnsi"/>
          <w:color w:val="000000" w:themeColor="text1"/>
        </w:rPr>
        <w:t xml:space="preserve">the </w:t>
      </w:r>
      <w:r w:rsidR="00932F91" w:rsidRPr="004708B0">
        <w:rPr>
          <w:rFonts w:cstheme="minorHAnsi"/>
          <w:color w:val="000000" w:themeColor="text1"/>
        </w:rPr>
        <w:t>ripening</w:t>
      </w:r>
      <w:r w:rsidR="00CC7545" w:rsidRPr="004708B0">
        <w:rPr>
          <w:rFonts w:cstheme="minorHAnsi"/>
          <w:color w:val="000000" w:themeColor="text1"/>
        </w:rPr>
        <w:t xml:space="preserve"> stage in July</w:t>
      </w:r>
      <w:r w:rsidR="005A2B8A" w:rsidRPr="004708B0">
        <w:rPr>
          <w:rFonts w:cstheme="minorHAnsi"/>
          <w:color w:val="000000" w:themeColor="text1"/>
        </w:rPr>
        <w:t xml:space="preserve"> according to the procedure (Table </w:t>
      </w:r>
      <w:r w:rsidR="00FB13DD" w:rsidRPr="004708B0">
        <w:rPr>
          <w:rFonts w:cstheme="minorHAnsi"/>
          <w:color w:val="000000" w:themeColor="text1"/>
        </w:rPr>
        <w:t>2</w:t>
      </w:r>
      <w:r w:rsidR="005A2B8A" w:rsidRPr="004708B0">
        <w:rPr>
          <w:rFonts w:cstheme="minorHAnsi"/>
          <w:color w:val="000000" w:themeColor="text1"/>
        </w:rPr>
        <w:t>)</w:t>
      </w:r>
      <w:r w:rsidR="00247DF0" w:rsidRPr="004708B0">
        <w:rPr>
          <w:rFonts w:cstheme="minorHAnsi"/>
          <w:color w:val="000000" w:themeColor="text1"/>
        </w:rPr>
        <w:t xml:space="preserve"> </w:t>
      </w:r>
      <w:r w:rsidR="00247DF0" w:rsidRPr="004708B0">
        <w:rPr>
          <w:rFonts w:cstheme="minorHAnsi"/>
          <w:color w:val="000000" w:themeColor="text1"/>
          <w:highlight w:val="yellow"/>
        </w:rPr>
        <w:t>(Kost et al., not yet published)</w:t>
      </w:r>
      <w:r w:rsidR="00A44FAF" w:rsidRPr="004708B0">
        <w:rPr>
          <w:rFonts w:cstheme="minorHAnsi"/>
          <w:color w:val="000000" w:themeColor="text1"/>
          <w:highlight w:val="yellow"/>
        </w:rPr>
        <w:t>.</w:t>
      </w:r>
      <w:r w:rsidR="00A44FAF" w:rsidRPr="004708B0">
        <w:rPr>
          <w:rFonts w:cstheme="minorHAnsi"/>
          <w:color w:val="000000" w:themeColor="text1"/>
        </w:rPr>
        <w:t xml:space="preserve"> </w:t>
      </w:r>
    </w:p>
    <w:p w14:paraId="2B842A6D" w14:textId="1393D9FD" w:rsidR="00C7527D" w:rsidRDefault="007B32D3" w:rsidP="004708B0">
      <w:pPr>
        <w:spacing w:after="0" w:line="480" w:lineRule="auto"/>
        <w:ind w:firstLine="720"/>
        <w:jc w:val="both"/>
        <w:rPr>
          <w:rFonts w:cstheme="minorHAnsi"/>
          <w:color w:val="000000" w:themeColor="text1"/>
        </w:rPr>
      </w:pPr>
      <w:r w:rsidRPr="004708B0">
        <w:rPr>
          <w:rFonts w:cstheme="minorHAnsi"/>
          <w:color w:val="000000" w:themeColor="text1"/>
        </w:rPr>
        <w:t>Bulk soils</w:t>
      </w:r>
      <w:r w:rsidR="00EC0038" w:rsidRPr="004708B0">
        <w:rPr>
          <w:rFonts w:cstheme="minorHAnsi"/>
          <w:color w:val="000000" w:themeColor="text1"/>
        </w:rPr>
        <w:t xml:space="preserve"> and rhizosphere soils</w:t>
      </w:r>
      <w:r w:rsidRPr="004708B0">
        <w:rPr>
          <w:rFonts w:cstheme="minorHAnsi"/>
          <w:color w:val="000000" w:themeColor="text1"/>
        </w:rPr>
        <w:t xml:space="preserve"> were sampled</w:t>
      </w:r>
      <w:r w:rsidR="00CC7545" w:rsidRPr="004708B0">
        <w:rPr>
          <w:rFonts w:cstheme="minorHAnsi"/>
          <w:color w:val="000000" w:themeColor="text1"/>
        </w:rPr>
        <w:t xml:space="preserve"> </w:t>
      </w:r>
      <w:r w:rsidRPr="004708B0">
        <w:rPr>
          <w:rFonts w:cstheme="minorHAnsi"/>
          <w:color w:val="000000" w:themeColor="text1"/>
        </w:rPr>
        <w:t>gradually over the course of the experiment</w:t>
      </w:r>
      <w:r w:rsidR="0032109C" w:rsidRPr="004708B0">
        <w:rPr>
          <w:rFonts w:cstheme="minorHAnsi"/>
          <w:color w:val="000000" w:themeColor="text1"/>
        </w:rPr>
        <w:t>. T</w:t>
      </w:r>
      <w:r w:rsidRPr="004708B0">
        <w:rPr>
          <w:rFonts w:cstheme="minorHAnsi"/>
          <w:color w:val="000000" w:themeColor="text1"/>
        </w:rPr>
        <w:t xml:space="preserve">he first sampling was at the stem extension stage </w:t>
      </w:r>
      <w:r w:rsidR="00EE384C" w:rsidRPr="004708B0">
        <w:rPr>
          <w:rFonts w:cstheme="minorHAnsi"/>
          <w:color w:val="000000" w:themeColor="text1"/>
        </w:rPr>
        <w:t>on</w:t>
      </w:r>
      <w:r w:rsidRPr="004708B0">
        <w:rPr>
          <w:rFonts w:cstheme="minorHAnsi"/>
          <w:color w:val="000000" w:themeColor="text1"/>
        </w:rPr>
        <w:t xml:space="preserve"> </w:t>
      </w:r>
      <w:r w:rsidR="00EE384C" w:rsidRPr="004708B0">
        <w:rPr>
          <w:rFonts w:cstheme="minorHAnsi"/>
          <w:color w:val="000000" w:themeColor="text1"/>
        </w:rPr>
        <w:t xml:space="preserve">April </w:t>
      </w:r>
      <w:r w:rsidR="000D5853">
        <w:rPr>
          <w:rFonts w:cstheme="minorHAnsi"/>
          <w:color w:val="000000" w:themeColor="text1"/>
        </w:rPr>
        <w:t>2</w:t>
      </w:r>
      <w:r w:rsidR="00EE384C" w:rsidRPr="004708B0">
        <w:rPr>
          <w:rFonts w:cstheme="minorHAnsi"/>
          <w:color w:val="000000" w:themeColor="text1"/>
        </w:rPr>
        <w:t>8</w:t>
      </w:r>
      <w:r w:rsidR="00EE384C" w:rsidRPr="004708B0">
        <w:rPr>
          <w:rFonts w:cstheme="minorHAnsi"/>
          <w:color w:val="000000" w:themeColor="text1"/>
          <w:vertAlign w:val="superscript"/>
        </w:rPr>
        <w:t>th</w:t>
      </w:r>
      <w:r w:rsidR="009846FE" w:rsidRPr="004708B0">
        <w:rPr>
          <w:rFonts w:cstheme="minorHAnsi"/>
          <w:color w:val="000000" w:themeColor="text1"/>
        </w:rPr>
        <w:t xml:space="preserve"> (stage 6</w:t>
      </w:r>
      <w:r w:rsidR="00EE384C" w:rsidRPr="004708B0">
        <w:rPr>
          <w:rFonts w:cstheme="minorHAnsi"/>
          <w:color w:val="000000" w:themeColor="text1"/>
        </w:rPr>
        <w:t>,</w:t>
      </w:r>
      <w:r w:rsidR="009846FE" w:rsidRPr="004708B0">
        <w:rPr>
          <w:rFonts w:cstheme="minorHAnsi"/>
          <w:color w:val="000000" w:themeColor="text1"/>
        </w:rPr>
        <w:t xml:space="preserve"> </w:t>
      </w:r>
      <w:r w:rsidR="00B45D0D" w:rsidRPr="004708B0">
        <w:rPr>
          <w:rFonts w:cstheme="minorHAnsi"/>
          <w:color w:val="000000" w:themeColor="text1"/>
        </w:rPr>
        <w:t xml:space="preserve">the </w:t>
      </w:r>
      <w:r w:rsidR="009846FE" w:rsidRPr="004708B0">
        <w:rPr>
          <w:rFonts w:cstheme="minorHAnsi"/>
          <w:color w:val="000000" w:themeColor="text1"/>
        </w:rPr>
        <w:t xml:space="preserve">first node of stem visible; </w:t>
      </w:r>
      <w:r w:rsidR="009846FE" w:rsidRPr="004708B0">
        <w:rPr>
          <w:rFonts w:cstheme="minorHAnsi"/>
          <w:i/>
          <w:iCs/>
          <w:color w:val="000000" w:themeColor="text1"/>
        </w:rPr>
        <w:t>n</w:t>
      </w:r>
      <w:r w:rsidR="009846FE" w:rsidRPr="004708B0">
        <w:rPr>
          <w:rFonts w:cstheme="minorHAnsi"/>
          <w:color w:val="000000" w:themeColor="text1"/>
        </w:rPr>
        <w:t xml:space="preserve"> = 24 bulk soil</w:t>
      </w:r>
      <w:r w:rsidR="00D71595" w:rsidRPr="004708B0">
        <w:rPr>
          <w:rFonts w:cstheme="minorHAnsi"/>
          <w:color w:val="000000" w:themeColor="text1"/>
        </w:rPr>
        <w:t xml:space="preserve">, </w:t>
      </w:r>
      <w:r w:rsidR="00D71595" w:rsidRPr="004708B0">
        <w:rPr>
          <w:rFonts w:cstheme="minorHAnsi"/>
          <w:i/>
          <w:iCs/>
          <w:color w:val="000000" w:themeColor="text1"/>
        </w:rPr>
        <w:t>n</w:t>
      </w:r>
      <w:r w:rsidR="00D71595" w:rsidRPr="004708B0">
        <w:rPr>
          <w:rFonts w:cstheme="minorHAnsi"/>
          <w:color w:val="000000" w:themeColor="text1"/>
        </w:rPr>
        <w:t xml:space="preserve"> = </w:t>
      </w:r>
      <w:r w:rsidR="009846FE" w:rsidRPr="004708B0">
        <w:rPr>
          <w:rFonts w:cstheme="minorHAnsi"/>
          <w:color w:val="000000" w:themeColor="text1"/>
        </w:rPr>
        <w:t>24 rhizosphere)</w:t>
      </w:r>
      <w:r w:rsidR="0032109C" w:rsidRPr="004708B0">
        <w:rPr>
          <w:rFonts w:cstheme="minorHAnsi"/>
          <w:color w:val="000000" w:themeColor="text1"/>
        </w:rPr>
        <w:t>. T</w:t>
      </w:r>
      <w:r w:rsidR="00EC0038" w:rsidRPr="004708B0">
        <w:rPr>
          <w:rFonts w:cstheme="minorHAnsi"/>
          <w:color w:val="000000" w:themeColor="text1"/>
        </w:rPr>
        <w:t xml:space="preserve">he </w:t>
      </w:r>
      <w:r w:rsidRPr="004708B0">
        <w:rPr>
          <w:rFonts w:cstheme="minorHAnsi"/>
          <w:color w:val="000000" w:themeColor="text1"/>
        </w:rPr>
        <w:t xml:space="preserve">second was at </w:t>
      </w:r>
      <w:r w:rsidR="00EC0038" w:rsidRPr="004708B0">
        <w:rPr>
          <w:rFonts w:cstheme="minorHAnsi"/>
          <w:color w:val="000000" w:themeColor="text1"/>
        </w:rPr>
        <w:t xml:space="preserve">the </w:t>
      </w:r>
      <w:r w:rsidRPr="004708B0">
        <w:rPr>
          <w:rFonts w:cstheme="minorHAnsi"/>
          <w:color w:val="000000" w:themeColor="text1"/>
        </w:rPr>
        <w:t xml:space="preserve">heading stage </w:t>
      </w:r>
      <w:r w:rsidR="00EE384C" w:rsidRPr="004708B0">
        <w:rPr>
          <w:rFonts w:cstheme="minorHAnsi"/>
          <w:color w:val="000000" w:themeColor="text1"/>
        </w:rPr>
        <w:t>on</w:t>
      </w:r>
      <w:r w:rsidRPr="004708B0">
        <w:rPr>
          <w:rFonts w:cstheme="minorHAnsi"/>
          <w:color w:val="000000" w:themeColor="text1"/>
        </w:rPr>
        <w:t xml:space="preserve"> June</w:t>
      </w:r>
      <w:r w:rsidR="00EE384C" w:rsidRPr="004708B0">
        <w:rPr>
          <w:rFonts w:cstheme="minorHAnsi"/>
          <w:color w:val="000000" w:themeColor="text1"/>
        </w:rPr>
        <w:t xml:space="preserve"> 1</w:t>
      </w:r>
      <w:r w:rsidR="00EE384C" w:rsidRPr="004708B0">
        <w:rPr>
          <w:rFonts w:cstheme="minorHAnsi"/>
          <w:color w:val="000000" w:themeColor="text1"/>
          <w:vertAlign w:val="superscript"/>
        </w:rPr>
        <w:t>st</w:t>
      </w:r>
      <w:r w:rsidR="009846FE" w:rsidRPr="004708B0">
        <w:rPr>
          <w:rFonts w:cstheme="minorHAnsi"/>
          <w:color w:val="000000" w:themeColor="text1"/>
        </w:rPr>
        <w:t xml:space="preserve"> (stage 10.5</w:t>
      </w:r>
      <w:r w:rsidR="00EE384C" w:rsidRPr="004708B0">
        <w:rPr>
          <w:rFonts w:cstheme="minorHAnsi"/>
          <w:color w:val="000000" w:themeColor="text1"/>
        </w:rPr>
        <w:t>,</w:t>
      </w:r>
      <w:r w:rsidR="009846FE" w:rsidRPr="004708B0">
        <w:rPr>
          <w:rFonts w:cstheme="minorHAnsi"/>
          <w:color w:val="000000" w:themeColor="text1"/>
        </w:rPr>
        <w:t xml:space="preserve"> flowering; </w:t>
      </w:r>
      <w:r w:rsidR="009846FE" w:rsidRPr="004708B0">
        <w:rPr>
          <w:rFonts w:cstheme="minorHAnsi"/>
          <w:i/>
          <w:iCs/>
          <w:color w:val="000000" w:themeColor="text1"/>
        </w:rPr>
        <w:t>n</w:t>
      </w:r>
      <w:r w:rsidR="009846FE" w:rsidRPr="004708B0">
        <w:rPr>
          <w:rFonts w:cstheme="minorHAnsi"/>
          <w:color w:val="000000" w:themeColor="text1"/>
        </w:rPr>
        <w:t xml:space="preserve"> = 24 bulk soil</w:t>
      </w:r>
      <w:r w:rsidR="00D71595" w:rsidRPr="004708B0">
        <w:rPr>
          <w:rFonts w:cstheme="minorHAnsi"/>
          <w:color w:val="000000" w:themeColor="text1"/>
        </w:rPr>
        <w:t xml:space="preserve">, </w:t>
      </w:r>
      <w:r w:rsidR="00D71595" w:rsidRPr="004708B0">
        <w:rPr>
          <w:rFonts w:cstheme="minorHAnsi"/>
          <w:i/>
          <w:iCs/>
          <w:color w:val="000000" w:themeColor="text1"/>
        </w:rPr>
        <w:t>n</w:t>
      </w:r>
      <w:r w:rsidR="00D71595" w:rsidRPr="004708B0">
        <w:rPr>
          <w:rFonts w:cstheme="minorHAnsi"/>
          <w:color w:val="000000" w:themeColor="text1"/>
        </w:rPr>
        <w:t xml:space="preserve"> = </w:t>
      </w:r>
      <w:r w:rsidR="009846FE" w:rsidRPr="004708B0">
        <w:rPr>
          <w:rFonts w:cstheme="minorHAnsi"/>
          <w:color w:val="000000" w:themeColor="text1"/>
        </w:rPr>
        <w:t>24 rhizosphere)</w:t>
      </w:r>
      <w:r w:rsidR="0032109C" w:rsidRPr="004708B0">
        <w:rPr>
          <w:rFonts w:cstheme="minorHAnsi"/>
          <w:color w:val="000000" w:themeColor="text1"/>
        </w:rPr>
        <w:t>. T</w:t>
      </w:r>
      <w:r w:rsidR="00EC0038" w:rsidRPr="004708B0">
        <w:rPr>
          <w:rFonts w:cstheme="minorHAnsi"/>
          <w:color w:val="000000" w:themeColor="text1"/>
        </w:rPr>
        <w:t>he</w:t>
      </w:r>
      <w:r w:rsidRPr="004708B0">
        <w:rPr>
          <w:rFonts w:cstheme="minorHAnsi"/>
          <w:color w:val="000000" w:themeColor="text1"/>
        </w:rPr>
        <w:t xml:space="preserve"> third </w:t>
      </w:r>
      <w:r w:rsidR="00EC0038" w:rsidRPr="004708B0">
        <w:rPr>
          <w:rFonts w:cstheme="minorHAnsi"/>
          <w:color w:val="000000" w:themeColor="text1"/>
        </w:rPr>
        <w:t xml:space="preserve">was at the </w:t>
      </w:r>
      <w:r w:rsidR="009846FE" w:rsidRPr="004708B0">
        <w:rPr>
          <w:rFonts w:cstheme="minorHAnsi"/>
          <w:color w:val="000000" w:themeColor="text1"/>
        </w:rPr>
        <w:t>harvesting</w:t>
      </w:r>
      <w:r w:rsidR="005C32A0" w:rsidRPr="004708B0">
        <w:rPr>
          <w:rFonts w:cstheme="minorHAnsi"/>
          <w:color w:val="000000" w:themeColor="text1"/>
        </w:rPr>
        <w:t>/ripening</w:t>
      </w:r>
      <w:r w:rsidR="00EC0038" w:rsidRPr="004708B0">
        <w:rPr>
          <w:rFonts w:cstheme="minorHAnsi"/>
          <w:color w:val="000000" w:themeColor="text1"/>
        </w:rPr>
        <w:t xml:space="preserve"> stage </w:t>
      </w:r>
      <w:r w:rsidR="00EE384C" w:rsidRPr="004708B0">
        <w:rPr>
          <w:rFonts w:cstheme="minorHAnsi"/>
          <w:color w:val="000000" w:themeColor="text1"/>
        </w:rPr>
        <w:t xml:space="preserve">on </w:t>
      </w:r>
      <w:r w:rsidR="00EC0038" w:rsidRPr="004708B0">
        <w:rPr>
          <w:rFonts w:cstheme="minorHAnsi"/>
          <w:color w:val="000000" w:themeColor="text1"/>
        </w:rPr>
        <w:t>July</w:t>
      </w:r>
      <w:r w:rsidR="00EE384C" w:rsidRPr="004708B0">
        <w:rPr>
          <w:rFonts w:cstheme="minorHAnsi"/>
          <w:color w:val="000000" w:themeColor="text1"/>
        </w:rPr>
        <w:t xml:space="preserve"> 5</w:t>
      </w:r>
      <w:r w:rsidR="00EE384C" w:rsidRPr="004708B0">
        <w:rPr>
          <w:rFonts w:cstheme="minorHAnsi"/>
          <w:color w:val="000000" w:themeColor="text1"/>
          <w:vertAlign w:val="superscript"/>
        </w:rPr>
        <w:t>th</w:t>
      </w:r>
      <w:r w:rsidR="00EC0038" w:rsidRPr="004708B0">
        <w:rPr>
          <w:rFonts w:cstheme="minorHAnsi"/>
          <w:color w:val="000000" w:themeColor="text1"/>
        </w:rPr>
        <w:t xml:space="preserve"> </w:t>
      </w:r>
      <w:r w:rsidR="009846FE" w:rsidRPr="004708B0">
        <w:rPr>
          <w:rFonts w:cstheme="minorHAnsi"/>
          <w:color w:val="000000" w:themeColor="text1"/>
        </w:rPr>
        <w:t xml:space="preserve">(stage 11; </w:t>
      </w:r>
      <w:r w:rsidR="009846FE" w:rsidRPr="004708B0">
        <w:rPr>
          <w:rFonts w:cstheme="minorHAnsi"/>
          <w:i/>
          <w:iCs/>
          <w:color w:val="000000" w:themeColor="text1"/>
        </w:rPr>
        <w:t>n</w:t>
      </w:r>
      <w:r w:rsidR="009846FE" w:rsidRPr="004708B0">
        <w:rPr>
          <w:rFonts w:cstheme="minorHAnsi"/>
          <w:color w:val="000000" w:themeColor="text1"/>
        </w:rPr>
        <w:t xml:space="preserve"> = 24 bulk soil</w:t>
      </w:r>
      <w:r w:rsidR="00D71595" w:rsidRPr="004708B0">
        <w:rPr>
          <w:rFonts w:cstheme="minorHAnsi"/>
          <w:color w:val="000000" w:themeColor="text1"/>
        </w:rPr>
        <w:t xml:space="preserve">, </w:t>
      </w:r>
      <w:r w:rsidR="00D71595" w:rsidRPr="004708B0">
        <w:rPr>
          <w:rFonts w:cstheme="minorHAnsi"/>
          <w:i/>
          <w:iCs/>
          <w:color w:val="000000" w:themeColor="text1"/>
        </w:rPr>
        <w:t>n</w:t>
      </w:r>
      <w:r w:rsidR="00D71595" w:rsidRPr="004708B0">
        <w:rPr>
          <w:rFonts w:cstheme="minorHAnsi"/>
          <w:color w:val="000000" w:themeColor="text1"/>
        </w:rPr>
        <w:t xml:space="preserve"> = </w:t>
      </w:r>
      <w:r w:rsidR="009846FE" w:rsidRPr="004708B0">
        <w:rPr>
          <w:rFonts w:cstheme="minorHAnsi"/>
          <w:color w:val="000000" w:themeColor="text1"/>
        </w:rPr>
        <w:t>24 rhizospher</w:t>
      </w:r>
      <w:r w:rsidR="00D71595" w:rsidRPr="004708B0">
        <w:rPr>
          <w:rFonts w:cstheme="minorHAnsi"/>
          <w:color w:val="000000" w:themeColor="text1"/>
        </w:rPr>
        <w:t>e</w:t>
      </w:r>
      <w:r w:rsidR="009846FE" w:rsidRPr="004708B0">
        <w:rPr>
          <w:rFonts w:cstheme="minorHAnsi"/>
          <w:color w:val="000000" w:themeColor="text1"/>
        </w:rPr>
        <w:t xml:space="preserve">) </w:t>
      </w:r>
      <w:commentRangeStart w:id="3"/>
      <w:r w:rsidR="00EC0038" w:rsidRPr="004708B0">
        <w:rPr>
          <w:rFonts w:cstheme="minorHAnsi"/>
          <w:color w:val="000000" w:themeColor="text1"/>
        </w:rPr>
        <w:t xml:space="preserve">before the </w:t>
      </w:r>
      <w:r w:rsidR="00B45D0D" w:rsidRPr="004708B0">
        <w:rPr>
          <w:rFonts w:cstheme="minorHAnsi"/>
          <w:color w:val="000000" w:themeColor="text1"/>
        </w:rPr>
        <w:t>rain shelters</w:t>
      </w:r>
      <w:r w:rsidR="00EC0038" w:rsidRPr="004708B0">
        <w:rPr>
          <w:rFonts w:cstheme="minorHAnsi"/>
          <w:color w:val="000000" w:themeColor="text1"/>
        </w:rPr>
        <w:t xml:space="preserve"> were removed from the plots and rewetting was performed</w:t>
      </w:r>
      <w:commentRangeEnd w:id="3"/>
      <w:r w:rsidR="005B454A">
        <w:rPr>
          <w:rStyle w:val="CommentReference"/>
        </w:rPr>
        <w:commentReference w:id="3"/>
      </w:r>
      <w:r w:rsidR="00EC0038" w:rsidRPr="004708B0">
        <w:rPr>
          <w:rFonts w:cstheme="minorHAnsi"/>
          <w:color w:val="000000" w:themeColor="text1"/>
        </w:rPr>
        <w:t xml:space="preserve">. The fourth </w:t>
      </w:r>
      <w:r w:rsidR="009846FE" w:rsidRPr="004708B0">
        <w:rPr>
          <w:rFonts w:cstheme="minorHAnsi"/>
          <w:color w:val="000000" w:themeColor="text1"/>
        </w:rPr>
        <w:t>(</w:t>
      </w:r>
      <w:r w:rsidR="009846FE" w:rsidRPr="004708B0">
        <w:rPr>
          <w:rFonts w:cstheme="minorHAnsi"/>
          <w:i/>
          <w:iCs/>
          <w:color w:val="000000" w:themeColor="text1"/>
        </w:rPr>
        <w:t>n</w:t>
      </w:r>
      <w:r w:rsidR="009846FE" w:rsidRPr="004708B0">
        <w:rPr>
          <w:rFonts w:cstheme="minorHAnsi"/>
          <w:color w:val="000000" w:themeColor="text1"/>
        </w:rPr>
        <w:t xml:space="preserve"> = 24) </w:t>
      </w:r>
      <w:r w:rsidR="00EC0038" w:rsidRPr="004708B0">
        <w:rPr>
          <w:rFonts w:cstheme="minorHAnsi"/>
          <w:color w:val="000000" w:themeColor="text1"/>
        </w:rPr>
        <w:t xml:space="preserve">and fifth </w:t>
      </w:r>
      <w:r w:rsidR="009846FE" w:rsidRPr="004708B0">
        <w:rPr>
          <w:rFonts w:cstheme="minorHAnsi"/>
          <w:color w:val="000000" w:themeColor="text1"/>
        </w:rPr>
        <w:t>(</w:t>
      </w:r>
      <w:r w:rsidR="009846FE" w:rsidRPr="004708B0">
        <w:rPr>
          <w:rFonts w:cstheme="minorHAnsi"/>
          <w:i/>
          <w:iCs/>
          <w:color w:val="000000" w:themeColor="text1"/>
        </w:rPr>
        <w:t>n</w:t>
      </w:r>
      <w:r w:rsidR="009846FE" w:rsidRPr="004708B0">
        <w:rPr>
          <w:rFonts w:cstheme="minorHAnsi"/>
          <w:color w:val="000000" w:themeColor="text1"/>
        </w:rPr>
        <w:t xml:space="preserve"> = 24) </w:t>
      </w:r>
      <w:r w:rsidR="00EC0038" w:rsidRPr="004708B0">
        <w:rPr>
          <w:rFonts w:cstheme="minorHAnsi"/>
          <w:color w:val="000000" w:themeColor="text1"/>
        </w:rPr>
        <w:t>samplings were conducted</w:t>
      </w:r>
      <w:r w:rsidR="00EE384C" w:rsidRPr="004708B0">
        <w:rPr>
          <w:rFonts w:cstheme="minorHAnsi"/>
          <w:color w:val="000000" w:themeColor="text1"/>
        </w:rPr>
        <w:t xml:space="preserve"> on July 20</w:t>
      </w:r>
      <w:r w:rsidR="00EE384C" w:rsidRPr="004708B0">
        <w:rPr>
          <w:rFonts w:cstheme="minorHAnsi"/>
          <w:color w:val="000000" w:themeColor="text1"/>
          <w:vertAlign w:val="superscript"/>
        </w:rPr>
        <w:t>th</w:t>
      </w:r>
      <w:r w:rsidR="00EE384C" w:rsidRPr="004708B0">
        <w:rPr>
          <w:rFonts w:cstheme="minorHAnsi"/>
          <w:color w:val="000000" w:themeColor="text1"/>
        </w:rPr>
        <w:t xml:space="preserve"> and September 13</w:t>
      </w:r>
      <w:r w:rsidR="00EE384C" w:rsidRPr="004708B0">
        <w:rPr>
          <w:rFonts w:cstheme="minorHAnsi"/>
          <w:color w:val="000000" w:themeColor="text1"/>
          <w:vertAlign w:val="superscript"/>
        </w:rPr>
        <w:t>th</w:t>
      </w:r>
      <w:r w:rsidR="00EE384C" w:rsidRPr="004708B0">
        <w:rPr>
          <w:rFonts w:cstheme="minorHAnsi"/>
          <w:color w:val="000000" w:themeColor="text1"/>
        </w:rPr>
        <w:t>, respectively,</w:t>
      </w:r>
      <w:r w:rsidR="00EC0038" w:rsidRPr="004708B0">
        <w:rPr>
          <w:rFonts w:cstheme="minorHAnsi"/>
          <w:color w:val="000000" w:themeColor="text1"/>
        </w:rPr>
        <w:t xml:space="preserve"> after </w:t>
      </w:r>
      <w:r w:rsidR="003741CE" w:rsidRPr="004708B0">
        <w:rPr>
          <w:rFonts w:cstheme="minorHAnsi"/>
          <w:color w:val="000000" w:themeColor="text1"/>
        </w:rPr>
        <w:t xml:space="preserve">the </w:t>
      </w:r>
      <w:r w:rsidR="004B09A6" w:rsidRPr="004708B0">
        <w:rPr>
          <w:rFonts w:cstheme="minorHAnsi"/>
          <w:color w:val="000000" w:themeColor="text1"/>
        </w:rPr>
        <w:t xml:space="preserve">removal of the rain shelters and </w:t>
      </w:r>
      <w:r w:rsidR="003741CE" w:rsidRPr="004708B0">
        <w:rPr>
          <w:rFonts w:cstheme="minorHAnsi"/>
          <w:color w:val="000000" w:themeColor="text1"/>
        </w:rPr>
        <w:t xml:space="preserve">the </w:t>
      </w:r>
      <w:r w:rsidR="004B09A6" w:rsidRPr="004708B0">
        <w:rPr>
          <w:rFonts w:cstheme="minorHAnsi"/>
          <w:color w:val="000000" w:themeColor="text1"/>
        </w:rPr>
        <w:t xml:space="preserve">rewetting process by collecting only the bulk soils. </w:t>
      </w:r>
      <w:r w:rsidR="00247DF0" w:rsidRPr="004708B0">
        <w:rPr>
          <w:rFonts w:cstheme="minorHAnsi"/>
          <w:color w:val="000000" w:themeColor="text1"/>
        </w:rPr>
        <w:t>A total of</w:t>
      </w:r>
      <w:r w:rsidR="009846FE" w:rsidRPr="004708B0">
        <w:rPr>
          <w:rFonts w:cstheme="minorHAnsi"/>
          <w:color w:val="000000" w:themeColor="text1"/>
        </w:rPr>
        <w:t xml:space="preserve"> 120 of bulk soil and 72 of rhizosphere soil samples</w:t>
      </w:r>
      <w:r w:rsidR="00247DF0" w:rsidRPr="004708B0">
        <w:rPr>
          <w:rFonts w:cstheme="minorHAnsi"/>
          <w:color w:val="000000" w:themeColor="text1"/>
        </w:rPr>
        <w:t xml:space="preserve"> were collected</w:t>
      </w:r>
      <w:r w:rsidR="009846FE" w:rsidRPr="004708B0">
        <w:rPr>
          <w:rFonts w:cstheme="minorHAnsi"/>
          <w:color w:val="000000" w:themeColor="text1"/>
        </w:rPr>
        <w:t xml:space="preserve">. </w:t>
      </w:r>
      <w:r w:rsidR="004B09A6" w:rsidRPr="004708B0">
        <w:rPr>
          <w:rFonts w:cstheme="minorHAnsi"/>
          <w:color w:val="000000" w:themeColor="text1"/>
        </w:rPr>
        <w:t xml:space="preserve">Bulk soil </w:t>
      </w:r>
      <w:r w:rsidR="00247DF0" w:rsidRPr="004708B0">
        <w:rPr>
          <w:rFonts w:cstheme="minorHAnsi"/>
          <w:color w:val="000000" w:themeColor="text1"/>
        </w:rPr>
        <w:t xml:space="preserve">and rhizosphere samples </w:t>
      </w:r>
      <w:r w:rsidR="004B09A6" w:rsidRPr="004708B0">
        <w:rPr>
          <w:rFonts w:cstheme="minorHAnsi"/>
          <w:color w:val="000000" w:themeColor="text1"/>
        </w:rPr>
        <w:t xml:space="preserve">were </w:t>
      </w:r>
      <w:r w:rsidR="00247DF0" w:rsidRPr="004708B0">
        <w:rPr>
          <w:rFonts w:cstheme="minorHAnsi"/>
          <w:color w:val="000000" w:themeColor="text1"/>
        </w:rPr>
        <w:t xml:space="preserve">collected according to </w:t>
      </w:r>
      <w:r w:rsidR="00247DF0" w:rsidRPr="004708B0">
        <w:rPr>
          <w:rFonts w:cstheme="minorHAnsi"/>
          <w:color w:val="000000" w:themeColor="text1"/>
          <w:highlight w:val="yellow"/>
        </w:rPr>
        <w:t>(</w:t>
      </w:r>
      <w:commentRangeStart w:id="4"/>
      <w:r w:rsidR="00247DF0" w:rsidRPr="004708B0">
        <w:rPr>
          <w:rFonts w:cstheme="minorHAnsi"/>
          <w:color w:val="000000" w:themeColor="text1"/>
          <w:highlight w:val="yellow"/>
        </w:rPr>
        <w:t>Kost et al., not yet published).</w:t>
      </w:r>
      <w:r w:rsidR="00247DF0" w:rsidRPr="004708B0">
        <w:rPr>
          <w:rFonts w:cstheme="minorHAnsi"/>
          <w:color w:val="000000" w:themeColor="text1"/>
        </w:rPr>
        <w:t xml:space="preserve"> </w:t>
      </w:r>
      <w:commentRangeEnd w:id="4"/>
      <w:r w:rsidR="00CD380D">
        <w:rPr>
          <w:rStyle w:val="CommentReference"/>
        </w:rPr>
        <w:commentReference w:id="4"/>
      </w:r>
      <w:r w:rsidR="00247DF0" w:rsidRPr="004708B0">
        <w:rPr>
          <w:rFonts w:cstheme="minorHAnsi"/>
          <w:color w:val="000000" w:themeColor="text1"/>
        </w:rPr>
        <w:t xml:space="preserve">Briefly, bulk soils were sampled </w:t>
      </w:r>
      <w:r w:rsidR="009457EA" w:rsidRPr="004708B0">
        <w:rPr>
          <w:rFonts w:cstheme="minorHAnsi"/>
          <w:color w:val="000000" w:themeColor="text1"/>
        </w:rPr>
        <w:t xml:space="preserve">between </w:t>
      </w:r>
      <w:r w:rsidR="00C7527D" w:rsidRPr="004708B0">
        <w:rPr>
          <w:rFonts w:cstheme="minorHAnsi"/>
          <w:color w:val="000000" w:themeColor="text1"/>
        </w:rPr>
        <w:t xml:space="preserve">plant </w:t>
      </w:r>
      <w:r w:rsidR="009457EA" w:rsidRPr="004708B0">
        <w:rPr>
          <w:rFonts w:cstheme="minorHAnsi"/>
          <w:color w:val="000000" w:themeColor="text1"/>
        </w:rPr>
        <w:t xml:space="preserve">rows </w:t>
      </w:r>
      <w:r w:rsidR="004B09A6" w:rsidRPr="004708B0">
        <w:rPr>
          <w:rFonts w:cstheme="minorHAnsi"/>
          <w:color w:val="000000" w:themeColor="text1"/>
        </w:rPr>
        <w:t xml:space="preserve">using </w:t>
      </w:r>
      <w:r w:rsidR="009457EA" w:rsidRPr="004708B0">
        <w:rPr>
          <w:rFonts w:cstheme="minorHAnsi"/>
          <w:color w:val="000000" w:themeColor="text1"/>
        </w:rPr>
        <w:t xml:space="preserve">a </w:t>
      </w:r>
      <w:r w:rsidR="00C7527D" w:rsidRPr="004708B0">
        <w:rPr>
          <w:rFonts w:cstheme="minorHAnsi"/>
          <w:color w:val="000000" w:themeColor="text1"/>
        </w:rPr>
        <w:t xml:space="preserve">5 cm </w:t>
      </w:r>
      <w:r w:rsidR="004B09A6" w:rsidRPr="004708B0">
        <w:rPr>
          <w:rFonts w:cstheme="minorHAnsi"/>
          <w:color w:val="000000" w:themeColor="text1"/>
        </w:rPr>
        <w:t>soil core</w:t>
      </w:r>
      <w:r w:rsidR="009457EA" w:rsidRPr="004708B0">
        <w:rPr>
          <w:rFonts w:cstheme="minorHAnsi"/>
          <w:color w:val="000000" w:themeColor="text1"/>
        </w:rPr>
        <w:t xml:space="preserve"> sampler at 15 cm of depth </w:t>
      </w:r>
      <w:r w:rsidR="009457EA" w:rsidRPr="004708B0">
        <w:rPr>
          <w:rFonts w:cstheme="minorHAnsi"/>
          <w:color w:val="000000" w:themeColor="text1"/>
        </w:rPr>
        <w:lastRenderedPageBreak/>
        <w:t xml:space="preserve">and </w:t>
      </w:r>
      <w:r w:rsidR="009F70BF" w:rsidRPr="004708B0">
        <w:rPr>
          <w:rFonts w:cstheme="minorHAnsi"/>
          <w:color w:val="000000" w:themeColor="text1"/>
        </w:rPr>
        <w:t xml:space="preserve">sieved through </w:t>
      </w:r>
      <w:r w:rsidR="009457EA" w:rsidRPr="004708B0">
        <w:rPr>
          <w:rFonts w:cstheme="minorHAnsi"/>
          <w:color w:val="000000" w:themeColor="text1"/>
        </w:rPr>
        <w:t xml:space="preserve">5 </w:t>
      </w:r>
      <w:r w:rsidR="0032109C" w:rsidRPr="004708B0">
        <w:rPr>
          <w:rFonts w:cstheme="minorHAnsi"/>
          <w:color w:val="000000" w:themeColor="text1"/>
        </w:rPr>
        <w:t>mm</w:t>
      </w:r>
      <w:r w:rsidR="009457EA" w:rsidRPr="004708B0">
        <w:rPr>
          <w:rFonts w:cstheme="minorHAnsi"/>
          <w:color w:val="000000" w:themeColor="text1"/>
        </w:rPr>
        <w:t xml:space="preserve"> of sieve</w:t>
      </w:r>
      <w:r w:rsidR="009F70BF" w:rsidRPr="004708B0">
        <w:rPr>
          <w:rFonts w:cstheme="minorHAnsi"/>
          <w:color w:val="000000" w:themeColor="text1"/>
        </w:rPr>
        <w:t xml:space="preserve"> to remove any</w:t>
      </w:r>
      <w:r w:rsidR="00F3527F" w:rsidRPr="004708B0">
        <w:rPr>
          <w:rFonts w:cstheme="minorHAnsi"/>
          <w:color w:val="000000" w:themeColor="text1"/>
        </w:rPr>
        <w:t xml:space="preserve"> plant</w:t>
      </w:r>
      <w:r w:rsidR="009F70BF" w:rsidRPr="004708B0">
        <w:rPr>
          <w:rFonts w:cstheme="minorHAnsi"/>
          <w:color w:val="000000" w:themeColor="text1"/>
        </w:rPr>
        <w:t xml:space="preserve"> debris and to achieve more homogenous soil particles</w:t>
      </w:r>
      <w:r w:rsidR="00F3527F" w:rsidRPr="004708B0">
        <w:rPr>
          <w:rFonts w:cstheme="minorHAnsi"/>
          <w:color w:val="000000" w:themeColor="text1"/>
        </w:rPr>
        <w:t>.</w:t>
      </w:r>
      <w:r w:rsidR="00C7527D" w:rsidRPr="004708B0">
        <w:rPr>
          <w:rFonts w:cstheme="minorHAnsi"/>
          <w:color w:val="000000" w:themeColor="text1"/>
        </w:rPr>
        <w:t xml:space="preserve"> Root-attached rhizosphere soils were collected from within a plant row using an 8 cm soil auger.</w:t>
      </w:r>
      <w:r w:rsidR="00F3527F" w:rsidRPr="004708B0">
        <w:rPr>
          <w:rFonts w:cstheme="minorHAnsi"/>
          <w:color w:val="000000" w:themeColor="text1"/>
        </w:rPr>
        <w:t xml:space="preserve"> Soil samples were stored at -</w:t>
      </w:r>
      <w:r w:rsidR="00247DF0" w:rsidRPr="004708B0">
        <w:rPr>
          <w:rFonts w:cstheme="minorHAnsi"/>
          <w:color w:val="000000" w:themeColor="text1"/>
        </w:rPr>
        <w:t>20</w:t>
      </w:r>
      <w:r w:rsidR="00F3527F" w:rsidRPr="004708B0">
        <w:rPr>
          <w:rFonts w:cstheme="minorHAnsi"/>
          <w:color w:val="000000" w:themeColor="text1"/>
        </w:rPr>
        <w:t xml:space="preserve"> for </w:t>
      </w:r>
      <w:r w:rsidR="00C7527D" w:rsidRPr="004708B0">
        <w:rPr>
          <w:rFonts w:cstheme="minorHAnsi"/>
          <w:color w:val="000000" w:themeColor="text1"/>
        </w:rPr>
        <w:t>further analyses</w:t>
      </w:r>
      <w:r w:rsidR="009F70BF" w:rsidRPr="004708B0">
        <w:rPr>
          <w:rFonts w:cstheme="minorHAnsi"/>
          <w:color w:val="000000" w:themeColor="text1"/>
        </w:rPr>
        <w:t>.</w:t>
      </w:r>
      <w:r w:rsidR="00846DD9" w:rsidRPr="004708B0">
        <w:rPr>
          <w:rFonts w:cstheme="minorHAnsi"/>
          <w:color w:val="000000" w:themeColor="text1"/>
        </w:rPr>
        <w:t xml:space="preserve"> </w:t>
      </w:r>
      <w:r w:rsidR="00C52AF9" w:rsidRPr="004708B0">
        <w:rPr>
          <w:rFonts w:cstheme="minorHAnsi"/>
          <w:color w:val="000000" w:themeColor="text1"/>
        </w:rPr>
        <w:t>Soil physiochemistry analyses w</w:t>
      </w:r>
      <w:r w:rsidR="002617CD" w:rsidRPr="004708B0">
        <w:rPr>
          <w:rFonts w:cstheme="minorHAnsi"/>
          <w:color w:val="000000" w:themeColor="text1"/>
        </w:rPr>
        <w:t>ere</w:t>
      </w:r>
      <w:r w:rsidR="00C52AF9" w:rsidRPr="004708B0">
        <w:rPr>
          <w:rFonts w:cstheme="minorHAnsi"/>
          <w:color w:val="000000" w:themeColor="text1"/>
        </w:rPr>
        <w:t xml:space="preserve"> performed </w:t>
      </w:r>
      <w:r w:rsidR="00247DF0" w:rsidRPr="004708B0">
        <w:rPr>
          <w:rFonts w:cstheme="minorHAnsi"/>
          <w:color w:val="000000" w:themeColor="text1"/>
        </w:rPr>
        <w:t>for</w:t>
      </w:r>
      <w:r w:rsidR="002617CD" w:rsidRPr="004708B0">
        <w:rPr>
          <w:rFonts w:cstheme="minorHAnsi"/>
          <w:color w:val="000000" w:themeColor="text1"/>
        </w:rPr>
        <w:t xml:space="preserve"> each </w:t>
      </w:r>
      <w:r w:rsidR="00C52AF9" w:rsidRPr="004708B0">
        <w:rPr>
          <w:rFonts w:cstheme="minorHAnsi"/>
          <w:color w:val="000000" w:themeColor="text1"/>
        </w:rPr>
        <w:t>bulk soil sample</w:t>
      </w:r>
      <w:r w:rsidR="00247DF0" w:rsidRPr="004708B0">
        <w:rPr>
          <w:rFonts w:cstheme="minorHAnsi"/>
          <w:color w:val="000000" w:themeColor="text1"/>
        </w:rPr>
        <w:t xml:space="preserve">. </w:t>
      </w:r>
      <w:r w:rsidR="002617CD" w:rsidRPr="004708B0">
        <w:rPr>
          <w:rFonts w:cstheme="minorHAnsi"/>
          <w:color w:val="000000" w:themeColor="text1"/>
        </w:rPr>
        <w:t>The measured soil parameters including soil water content, soil dry matter, pH, mineral nitrogen content (NO</w:t>
      </w:r>
      <w:r w:rsidR="002617CD" w:rsidRPr="004708B0">
        <w:rPr>
          <w:rFonts w:cstheme="minorHAnsi"/>
          <w:color w:val="000000" w:themeColor="text1"/>
          <w:vertAlign w:val="subscript"/>
        </w:rPr>
        <w:t>3</w:t>
      </w:r>
      <w:r w:rsidR="002617CD" w:rsidRPr="004708B0">
        <w:rPr>
          <w:rFonts w:cstheme="minorHAnsi"/>
          <w:color w:val="000000" w:themeColor="text1"/>
        </w:rPr>
        <w:t>, NH</w:t>
      </w:r>
      <w:r w:rsidR="002617CD" w:rsidRPr="004708B0">
        <w:rPr>
          <w:rFonts w:cstheme="minorHAnsi"/>
          <w:color w:val="000000" w:themeColor="text1"/>
          <w:vertAlign w:val="subscript"/>
        </w:rPr>
        <w:t>4</w:t>
      </w:r>
      <w:r w:rsidR="002617CD" w:rsidRPr="004708B0">
        <w:rPr>
          <w:rFonts w:cstheme="minorHAnsi"/>
          <w:color w:val="000000" w:themeColor="text1"/>
        </w:rPr>
        <w:t>), total soil nitrogen and carbon, and plant available potassium (K), magnesium (Mg), and phosphorus (P) content</w:t>
      </w:r>
      <w:ins w:id="5" w:author="Ari Fina Bintarti" w:date="2024-01-22T15:00:00Z">
        <w:r w:rsidR="00301E4B">
          <w:rPr>
            <w:rFonts w:cstheme="minorHAnsi"/>
            <w:color w:val="000000" w:themeColor="text1"/>
          </w:rPr>
          <w:t xml:space="preserve"> (Supplementary Table 1: soil properties results</w:t>
        </w:r>
      </w:ins>
      <w:ins w:id="6" w:author="Ari Fina Bintarti" w:date="2024-01-22T15:01:00Z">
        <w:r w:rsidR="00301E4B">
          <w:rPr>
            <w:rFonts w:cstheme="minorHAnsi"/>
            <w:color w:val="000000" w:themeColor="text1"/>
          </w:rPr>
          <w:t xml:space="preserve">; </w:t>
        </w:r>
        <w:proofErr w:type="spellStart"/>
        <w:r w:rsidR="00301E4B">
          <w:rPr>
            <w:rFonts w:cstheme="minorHAnsi"/>
            <w:color w:val="000000" w:themeColor="text1"/>
          </w:rPr>
          <w:t>Kost</w:t>
        </w:r>
        <w:proofErr w:type="spellEnd"/>
        <w:r w:rsidR="00301E4B">
          <w:rPr>
            <w:rFonts w:cstheme="minorHAnsi"/>
            <w:color w:val="000000" w:themeColor="text1"/>
          </w:rPr>
          <w:t xml:space="preserve"> et al. (2024)</w:t>
        </w:r>
      </w:ins>
      <w:ins w:id="7" w:author="Ari Fina Bintarti" w:date="2024-01-22T15:00:00Z">
        <w:r w:rsidR="00301E4B">
          <w:rPr>
            <w:rFonts w:cstheme="minorHAnsi"/>
            <w:color w:val="000000" w:themeColor="text1"/>
          </w:rPr>
          <w:t>)</w:t>
        </w:r>
      </w:ins>
      <w:ins w:id="8" w:author="Ari Fina Bintarti" w:date="2024-01-22T15:01:00Z">
        <w:r w:rsidR="00301E4B">
          <w:rPr>
            <w:rFonts w:cstheme="minorHAnsi"/>
            <w:color w:val="000000" w:themeColor="text1"/>
          </w:rPr>
          <w:t>.</w:t>
        </w:r>
      </w:ins>
      <w:del w:id="9" w:author="Ari Fina Bintarti" w:date="2024-01-22T15:00:00Z">
        <w:r w:rsidR="00247DF0" w:rsidRPr="004708B0" w:rsidDel="00301E4B">
          <w:rPr>
            <w:rFonts w:cstheme="minorHAnsi"/>
            <w:color w:val="000000" w:themeColor="text1"/>
          </w:rPr>
          <w:delText>.</w:delText>
        </w:r>
      </w:del>
    </w:p>
    <w:p w14:paraId="085C70B1" w14:textId="77777777" w:rsidR="004708B0" w:rsidRPr="004708B0" w:rsidRDefault="004708B0" w:rsidP="004708B0">
      <w:pPr>
        <w:spacing w:after="0" w:line="480" w:lineRule="auto"/>
        <w:ind w:firstLine="720"/>
        <w:jc w:val="both"/>
        <w:rPr>
          <w:rFonts w:cstheme="minorHAnsi"/>
          <w:color w:val="000000" w:themeColor="text1"/>
        </w:rPr>
      </w:pPr>
    </w:p>
    <w:p w14:paraId="5D5BE8A7" w14:textId="77777777" w:rsidR="00257173" w:rsidRPr="004708B0" w:rsidRDefault="000873E2" w:rsidP="004708B0">
      <w:pPr>
        <w:spacing w:after="0" w:line="480" w:lineRule="auto"/>
        <w:jc w:val="both"/>
        <w:rPr>
          <w:rFonts w:cstheme="minorHAnsi"/>
          <w:b/>
          <w:bCs/>
        </w:rPr>
      </w:pPr>
      <w:r w:rsidRPr="004708B0">
        <w:rPr>
          <w:rFonts w:cstheme="minorHAnsi"/>
          <w:b/>
          <w:bCs/>
        </w:rPr>
        <w:t>Amplicon libraries preparation</w:t>
      </w:r>
      <w:r w:rsidR="00257173" w:rsidRPr="004708B0">
        <w:rPr>
          <w:rFonts w:cstheme="minorHAnsi"/>
          <w:b/>
          <w:bCs/>
        </w:rPr>
        <w:t xml:space="preserve"> and sequencing</w:t>
      </w:r>
      <w:r w:rsidR="00FB3695" w:rsidRPr="004708B0">
        <w:rPr>
          <w:rFonts w:cstheme="minorHAnsi"/>
          <w:b/>
          <w:bCs/>
        </w:rPr>
        <w:t xml:space="preserve"> of </w:t>
      </w:r>
      <w:r w:rsidR="00FB3695" w:rsidRPr="004708B0">
        <w:rPr>
          <w:rFonts w:cstheme="minorHAnsi"/>
          <w:b/>
          <w:bCs/>
          <w:i/>
          <w:iCs/>
        </w:rPr>
        <w:t>amoA</w:t>
      </w:r>
      <w:r w:rsidR="00FB3695" w:rsidRPr="004708B0">
        <w:rPr>
          <w:rFonts w:cstheme="minorHAnsi"/>
          <w:b/>
          <w:bCs/>
        </w:rPr>
        <w:t xml:space="preserve"> genes</w:t>
      </w:r>
    </w:p>
    <w:p w14:paraId="29F92AE8" w14:textId="77777777" w:rsidR="005E5426" w:rsidRPr="004708B0" w:rsidRDefault="00257173" w:rsidP="004708B0">
      <w:pPr>
        <w:spacing w:after="0" w:line="480" w:lineRule="auto"/>
        <w:ind w:firstLine="720"/>
        <w:jc w:val="both"/>
        <w:rPr>
          <w:rFonts w:cstheme="minorHAnsi"/>
          <w:color w:val="000000" w:themeColor="text1"/>
        </w:rPr>
      </w:pPr>
      <w:r w:rsidRPr="004708B0">
        <w:rPr>
          <w:rFonts w:cstheme="minorHAnsi"/>
          <w:color w:val="000000" w:themeColor="text1"/>
        </w:rPr>
        <w:t xml:space="preserve">Soil DNA </w:t>
      </w:r>
      <w:r w:rsidR="00A177C0" w:rsidRPr="004708B0">
        <w:rPr>
          <w:rFonts w:cstheme="minorHAnsi"/>
          <w:color w:val="000000" w:themeColor="text1"/>
        </w:rPr>
        <w:t xml:space="preserve">of </w:t>
      </w:r>
      <w:r w:rsidR="00156712" w:rsidRPr="004708B0">
        <w:rPr>
          <w:rFonts w:cstheme="minorHAnsi"/>
          <w:color w:val="000000" w:themeColor="text1"/>
        </w:rPr>
        <w:t xml:space="preserve">the </w:t>
      </w:r>
      <w:r w:rsidR="00A177C0" w:rsidRPr="004708B0">
        <w:rPr>
          <w:rFonts w:cstheme="minorHAnsi"/>
          <w:color w:val="000000" w:themeColor="text1"/>
        </w:rPr>
        <w:t xml:space="preserve">total </w:t>
      </w:r>
      <w:r w:rsidRPr="004708B0">
        <w:rPr>
          <w:rFonts w:cstheme="minorHAnsi"/>
          <w:color w:val="000000" w:themeColor="text1"/>
        </w:rPr>
        <w:t>192 samples</w:t>
      </w:r>
      <w:r w:rsidR="00A177C0" w:rsidRPr="004708B0">
        <w:rPr>
          <w:rFonts w:cstheme="minorHAnsi"/>
          <w:color w:val="000000" w:themeColor="text1"/>
        </w:rPr>
        <w:t xml:space="preserve"> were </w:t>
      </w:r>
      <w:r w:rsidR="002F2AF7" w:rsidRPr="004708B0">
        <w:rPr>
          <w:rFonts w:cstheme="minorHAnsi"/>
          <w:color w:val="000000" w:themeColor="text1"/>
        </w:rPr>
        <w:t xml:space="preserve">extracted, quantified, and normalized to 10 ng/µL according to </w:t>
      </w:r>
      <w:commentRangeStart w:id="10"/>
      <w:r w:rsidR="002F2AF7" w:rsidRPr="004708B0">
        <w:rPr>
          <w:rFonts w:cstheme="minorHAnsi"/>
          <w:color w:val="000000" w:themeColor="text1"/>
          <w:highlight w:val="yellow"/>
        </w:rPr>
        <w:t>Kost et al., not yet published</w:t>
      </w:r>
      <w:commentRangeEnd w:id="10"/>
      <w:r w:rsidR="00CD380D">
        <w:rPr>
          <w:rStyle w:val="CommentReference"/>
        </w:rPr>
        <w:commentReference w:id="10"/>
      </w:r>
      <w:r w:rsidR="002F2AF7" w:rsidRPr="004708B0">
        <w:rPr>
          <w:rFonts w:cstheme="minorHAnsi"/>
          <w:color w:val="000000" w:themeColor="text1"/>
        </w:rPr>
        <w:t xml:space="preserve">. </w:t>
      </w:r>
      <w:r w:rsidR="00156712" w:rsidRPr="004708B0">
        <w:rPr>
          <w:rFonts w:cstheme="minorHAnsi"/>
          <w:color w:val="000000" w:themeColor="text1"/>
        </w:rPr>
        <w:t>The analysis of a</w:t>
      </w:r>
      <w:r w:rsidRPr="004708B0">
        <w:rPr>
          <w:rFonts w:cstheme="minorHAnsi"/>
          <w:color w:val="000000" w:themeColor="text1"/>
        </w:rPr>
        <w:t>mmonia</w:t>
      </w:r>
      <w:r w:rsidR="00156712" w:rsidRPr="004708B0">
        <w:rPr>
          <w:rFonts w:cstheme="minorHAnsi"/>
          <w:color w:val="000000" w:themeColor="text1"/>
        </w:rPr>
        <w:t>-</w:t>
      </w:r>
      <w:r w:rsidRPr="004708B0">
        <w:rPr>
          <w:rFonts w:cstheme="minorHAnsi"/>
          <w:color w:val="000000" w:themeColor="text1"/>
        </w:rPr>
        <w:t>oxidiz</w:t>
      </w:r>
      <w:r w:rsidR="00156712" w:rsidRPr="004708B0">
        <w:rPr>
          <w:rFonts w:cstheme="minorHAnsi"/>
          <w:color w:val="000000" w:themeColor="text1"/>
        </w:rPr>
        <w:t>ing</w:t>
      </w:r>
      <w:r w:rsidRPr="004708B0">
        <w:rPr>
          <w:rFonts w:cstheme="minorHAnsi"/>
          <w:color w:val="000000" w:themeColor="text1"/>
        </w:rPr>
        <w:t xml:space="preserve"> communit</w:t>
      </w:r>
      <w:r w:rsidR="00156712" w:rsidRPr="004708B0">
        <w:rPr>
          <w:rFonts w:cstheme="minorHAnsi"/>
          <w:color w:val="000000" w:themeColor="text1"/>
        </w:rPr>
        <w:t>ies</w:t>
      </w:r>
      <w:r w:rsidRPr="004708B0">
        <w:rPr>
          <w:rFonts w:cstheme="minorHAnsi"/>
          <w:color w:val="000000" w:themeColor="text1"/>
        </w:rPr>
        <w:t xml:space="preserve"> w</w:t>
      </w:r>
      <w:r w:rsidR="00A61B42" w:rsidRPr="004708B0">
        <w:rPr>
          <w:rFonts w:cstheme="minorHAnsi"/>
          <w:color w:val="000000" w:themeColor="text1"/>
        </w:rPr>
        <w:t xml:space="preserve">as </w:t>
      </w:r>
      <w:r w:rsidRPr="004708B0">
        <w:rPr>
          <w:rFonts w:cstheme="minorHAnsi"/>
          <w:color w:val="000000" w:themeColor="text1"/>
        </w:rPr>
        <w:t xml:space="preserve">conducted </w:t>
      </w:r>
      <w:r w:rsidR="00FB3695" w:rsidRPr="004708B0">
        <w:rPr>
          <w:rFonts w:cstheme="minorHAnsi"/>
          <w:color w:val="000000" w:themeColor="text1"/>
        </w:rPr>
        <w:t xml:space="preserve">by </w:t>
      </w:r>
      <w:r w:rsidR="00A61B42" w:rsidRPr="004708B0">
        <w:rPr>
          <w:rFonts w:cstheme="minorHAnsi"/>
          <w:color w:val="000000" w:themeColor="text1"/>
        </w:rPr>
        <w:t xml:space="preserve">sequencing of </w:t>
      </w:r>
      <w:r w:rsidR="00A61B42" w:rsidRPr="004708B0">
        <w:rPr>
          <w:rFonts w:cstheme="minorHAnsi"/>
          <w:i/>
          <w:iCs/>
          <w:color w:val="000000" w:themeColor="text1"/>
        </w:rPr>
        <w:t>amoA</w:t>
      </w:r>
      <w:r w:rsidR="00A61B42" w:rsidRPr="004708B0">
        <w:rPr>
          <w:rFonts w:cstheme="minorHAnsi"/>
          <w:color w:val="000000" w:themeColor="text1"/>
        </w:rPr>
        <w:t xml:space="preserve"> gene</w:t>
      </w:r>
      <w:r w:rsidR="00156712" w:rsidRPr="004708B0">
        <w:rPr>
          <w:rFonts w:cstheme="minorHAnsi"/>
          <w:color w:val="000000" w:themeColor="text1"/>
        </w:rPr>
        <w:t>s</w:t>
      </w:r>
      <w:r w:rsidR="00A61B42" w:rsidRPr="004708B0">
        <w:rPr>
          <w:rFonts w:cstheme="minorHAnsi"/>
          <w:color w:val="000000" w:themeColor="text1"/>
        </w:rPr>
        <w:t xml:space="preserve"> of AOB, AOA, and comammox.</w:t>
      </w:r>
      <w:r w:rsidR="00FB3695" w:rsidRPr="004708B0">
        <w:rPr>
          <w:rFonts w:cstheme="minorHAnsi"/>
          <w:color w:val="000000" w:themeColor="text1"/>
        </w:rPr>
        <w:t xml:space="preserve"> The sequencing libraries were performed using two-step </w:t>
      </w:r>
      <w:r w:rsidR="000873E2" w:rsidRPr="004708B0">
        <w:rPr>
          <w:rFonts w:cstheme="minorHAnsi"/>
          <w:color w:val="000000" w:themeColor="text1"/>
        </w:rPr>
        <w:t>polymerase chain reaction (</w:t>
      </w:r>
      <w:r w:rsidR="00FB3695" w:rsidRPr="004708B0">
        <w:rPr>
          <w:rFonts w:cstheme="minorHAnsi"/>
          <w:color w:val="000000" w:themeColor="text1"/>
        </w:rPr>
        <w:t>PCR</w:t>
      </w:r>
      <w:r w:rsidR="000873E2" w:rsidRPr="004708B0">
        <w:rPr>
          <w:rFonts w:cstheme="minorHAnsi"/>
          <w:color w:val="000000" w:themeColor="text1"/>
        </w:rPr>
        <w:t>)</w:t>
      </w:r>
      <w:r w:rsidR="00FB3695" w:rsidRPr="004708B0">
        <w:rPr>
          <w:rFonts w:cstheme="minorHAnsi"/>
          <w:color w:val="000000" w:themeColor="text1"/>
        </w:rPr>
        <w:t xml:space="preserve"> amplification approach.</w:t>
      </w:r>
      <w:r w:rsidR="00A61B42" w:rsidRPr="004708B0">
        <w:rPr>
          <w:rFonts w:cstheme="minorHAnsi"/>
          <w:color w:val="000000" w:themeColor="text1"/>
        </w:rPr>
        <w:t xml:space="preserve"> </w:t>
      </w:r>
      <w:r w:rsidR="0077003D" w:rsidRPr="004708B0">
        <w:rPr>
          <w:rFonts w:cstheme="minorHAnsi"/>
          <w:color w:val="000000" w:themeColor="text1"/>
        </w:rPr>
        <w:t>The first step</w:t>
      </w:r>
      <w:r w:rsidR="00A61B42" w:rsidRPr="004708B0">
        <w:rPr>
          <w:rFonts w:cstheme="minorHAnsi"/>
          <w:color w:val="000000" w:themeColor="text1"/>
        </w:rPr>
        <w:t xml:space="preserve"> PCR amplification of </w:t>
      </w:r>
      <w:r w:rsidR="00A61B42" w:rsidRPr="004708B0">
        <w:rPr>
          <w:rFonts w:cstheme="minorHAnsi"/>
          <w:i/>
          <w:iCs/>
          <w:color w:val="000000" w:themeColor="text1"/>
        </w:rPr>
        <w:t>amoA</w:t>
      </w:r>
      <w:r w:rsidR="00A61B42" w:rsidRPr="004708B0">
        <w:rPr>
          <w:rFonts w:cstheme="minorHAnsi"/>
          <w:color w:val="000000" w:themeColor="text1"/>
        </w:rPr>
        <w:t xml:space="preserve"> gene</w:t>
      </w:r>
      <w:r w:rsidR="00156712" w:rsidRPr="004708B0">
        <w:rPr>
          <w:rFonts w:cstheme="minorHAnsi"/>
          <w:color w:val="000000" w:themeColor="text1"/>
        </w:rPr>
        <w:t>s</w:t>
      </w:r>
      <w:r w:rsidR="00A61B42" w:rsidRPr="004708B0">
        <w:rPr>
          <w:rFonts w:cstheme="minorHAnsi"/>
          <w:color w:val="000000" w:themeColor="text1"/>
        </w:rPr>
        <w:t xml:space="preserve"> of AOB </w:t>
      </w:r>
      <w:r w:rsidR="004206ED" w:rsidRPr="004708B0">
        <w:rPr>
          <w:rFonts w:cstheme="minorHAnsi"/>
          <w:color w:val="000000" w:themeColor="text1"/>
        </w:rPr>
        <w:t xml:space="preserve">and AOA </w:t>
      </w:r>
      <w:r w:rsidR="00A61B42" w:rsidRPr="004708B0">
        <w:rPr>
          <w:rFonts w:cstheme="minorHAnsi"/>
          <w:color w:val="000000" w:themeColor="text1"/>
        </w:rPr>
        <w:t>w</w:t>
      </w:r>
      <w:r w:rsidR="004206ED" w:rsidRPr="004708B0">
        <w:rPr>
          <w:rFonts w:cstheme="minorHAnsi"/>
          <w:color w:val="000000" w:themeColor="text1"/>
        </w:rPr>
        <w:t>ere</w:t>
      </w:r>
      <w:r w:rsidR="00A61B42" w:rsidRPr="004708B0">
        <w:rPr>
          <w:rFonts w:cstheme="minorHAnsi"/>
          <w:color w:val="000000" w:themeColor="text1"/>
        </w:rPr>
        <w:t xml:space="preserve"> conducted using </w:t>
      </w:r>
      <w:r w:rsidR="0077003D" w:rsidRPr="004708B0">
        <w:rPr>
          <w:rFonts w:cstheme="minorHAnsi"/>
          <w:i/>
          <w:iCs/>
          <w:color w:val="000000" w:themeColor="text1"/>
        </w:rPr>
        <w:t>a</w:t>
      </w:r>
      <w:r w:rsidR="0043406C" w:rsidRPr="004708B0">
        <w:rPr>
          <w:rFonts w:cstheme="minorHAnsi"/>
          <w:i/>
          <w:iCs/>
          <w:color w:val="000000" w:themeColor="text1"/>
        </w:rPr>
        <w:t>moA</w:t>
      </w:r>
      <w:r w:rsidR="0077003D" w:rsidRPr="004708B0">
        <w:rPr>
          <w:rFonts w:cstheme="minorHAnsi"/>
          <w:color w:val="000000" w:themeColor="text1"/>
        </w:rPr>
        <w:t>-</w:t>
      </w:r>
      <w:r w:rsidR="0043406C" w:rsidRPr="004708B0">
        <w:rPr>
          <w:rFonts w:cstheme="minorHAnsi"/>
          <w:color w:val="000000" w:themeColor="text1"/>
        </w:rPr>
        <w:t xml:space="preserve">1F (5’-GGGGTTTCTACTGGTGGT-3’) and </w:t>
      </w:r>
      <w:r w:rsidR="0077003D" w:rsidRPr="004708B0">
        <w:rPr>
          <w:rFonts w:cstheme="minorHAnsi"/>
          <w:i/>
          <w:iCs/>
          <w:color w:val="000000" w:themeColor="text1"/>
        </w:rPr>
        <w:t>a</w:t>
      </w:r>
      <w:r w:rsidR="0043406C" w:rsidRPr="004708B0">
        <w:rPr>
          <w:rFonts w:cstheme="minorHAnsi"/>
          <w:i/>
          <w:iCs/>
          <w:color w:val="000000" w:themeColor="text1"/>
        </w:rPr>
        <w:t>moA</w:t>
      </w:r>
      <w:r w:rsidR="0077003D" w:rsidRPr="004708B0">
        <w:rPr>
          <w:rFonts w:cstheme="minorHAnsi"/>
          <w:color w:val="000000" w:themeColor="text1"/>
        </w:rPr>
        <w:t>-</w:t>
      </w:r>
      <w:r w:rsidR="0043406C" w:rsidRPr="004708B0">
        <w:rPr>
          <w:rFonts w:cstheme="minorHAnsi"/>
          <w:color w:val="000000" w:themeColor="text1"/>
        </w:rPr>
        <w:t xml:space="preserve">2R (5’-CCCCTCKGSAAAGCCTTCTTC-3’) primer pair </w:t>
      </w:r>
      <w:r w:rsidR="0043406C" w:rsidRPr="004708B0">
        <w:rPr>
          <w:rFonts w:cstheme="minorHAnsi"/>
          <w:color w:val="000000" w:themeColor="text1"/>
        </w:rPr>
        <w:fldChar w:fldCharType="begin"/>
      </w:r>
      <w:r w:rsidR="0043406C" w:rsidRPr="004708B0">
        <w:rPr>
          <w:rFonts w:cstheme="minorHAnsi"/>
          <w:color w:val="000000" w:themeColor="text1"/>
        </w:rPr>
        <w:instrText xml:space="preserve"> ADDIN ZOTERO_ITEM CSL_CITATION {"citationID":"EG0nk2bF","properties":{"formattedCitation":"(Rotthauwe et al., 1997)","plainCitation":"(Rotthauwe et al., 1997)","noteIndex":0},"citationItems":[{"id":85,"uris":["http://zotero.org/users/local/JetUa067/items/VBD6ZUZY"],"itemData":{"id":85,"type":"article-journal","abstract":"The naturally occurring genetic heterogeneity of autotrophic ammonia-oxidizing populations belonging to the beta subclass of the Proteobacteria was studied by using a newly developed PCR-based assay targeting a partial stretch of the gene which encodes the active-site polypeptide of ammonia monooxygenase (amoA). The PCR yielded a specific 491-bp fragment with all of the nitrifiers tested, but not with the homologous stretch of the particulate methane monooxygenase, a key enzyme of methane-oxidizing bacteria. The assay also specifically detected amoA in DNA extracted from various aquatic and terrestrial environments. The resulting PCR products retrieved from rice roots, activated sludge, a freshwater sample, and an enrichment culture were used for the generation of amoA gene libraries. No false positives were detected in a set of 47 randomly selected clone sequences that were analyzed further. The majority of the environmental sequences retrieved from rice roots and activated sludge grouped within the phylogenetic radiation defined by cultured strains of the genera Nitrosomonas and Nitrosospira. The comparative analysis identified members of both of these genera in activated sludge; however, only Nitrosospira-like sequences with very similar amino acid patterns were found on rice roots. Further differentiation of these molecular isolates was clearly possible on the nucleic acid level due to the accumulation of synonymous mutations, suggesting that several closely related but distinct Nitrosospira-like populations are the main colonizers of the rhizosphere of rice. Each of the amoA gene libraries obtained from the freshwater sample and the enrichment culture was dominated by a novel lineage that shared a branch with the Nitrosospira cluster but could not be assigned to any of the known pure cultures. Our data suggest that amoA represents a very powerful molecular tool for analyzing indigenous ammonia-oxidizing communities due to (i) its specificity, (ii) its fine-scale resolution of closely related populations, and (iii) the fact that a functional trait rather than a phylogenetic trait is detected.","container-title":"Applied and Environmental Microbiology","DOI":"10.1128/aem.63.12.4704-4712.1997","ISSN":"0099-2240","issue":"12","journalAbbreviation":"Appl Environ Microbiol","language":"eng","note":"PMID: 9406389\nPMCID: PMC168793","page":"4704-4712","source":"PubMed","title":"The ammonia monooxygenase structural gene amoA as a functional marker: molecular fine-scale analysis of natural ammonia-oxidizing populations","title-short":"The ammonia monooxygenase structural gene amoA as a functional marker","volume":"63","author":[{"family":"Rotthauwe","given":"J. H."},{"family":"Witzel","given":"K. P."},{"family":"Liesack","given":"W."}],"issued":{"date-parts":[["1997",12]]}}}],"schema":"https://github.com/citation-style-language/schema/raw/master/csl-citation.json"} </w:instrText>
      </w:r>
      <w:r w:rsidR="0043406C" w:rsidRPr="004708B0">
        <w:rPr>
          <w:rFonts w:cstheme="minorHAnsi"/>
          <w:color w:val="000000" w:themeColor="text1"/>
        </w:rPr>
        <w:fldChar w:fldCharType="separate"/>
      </w:r>
      <w:r w:rsidR="0043406C" w:rsidRPr="004708B0">
        <w:rPr>
          <w:rFonts w:cstheme="minorHAnsi"/>
        </w:rPr>
        <w:t>(Rotthauwe et al., 1997)</w:t>
      </w:r>
      <w:r w:rsidR="0043406C" w:rsidRPr="004708B0">
        <w:rPr>
          <w:rFonts w:cstheme="minorHAnsi"/>
          <w:color w:val="000000" w:themeColor="text1"/>
        </w:rPr>
        <w:fldChar w:fldCharType="end"/>
      </w:r>
      <w:r w:rsidR="004206ED" w:rsidRPr="004708B0">
        <w:rPr>
          <w:rFonts w:cstheme="minorHAnsi"/>
          <w:color w:val="000000" w:themeColor="text1"/>
        </w:rPr>
        <w:t>; and CrenamoA23f (5’-</w:t>
      </w:r>
      <w:r w:rsidR="004206ED" w:rsidRPr="004708B0">
        <w:rPr>
          <w:rFonts w:cstheme="minorHAnsi"/>
        </w:rPr>
        <w:t xml:space="preserve"> </w:t>
      </w:r>
      <w:r w:rsidR="004206ED" w:rsidRPr="004708B0">
        <w:rPr>
          <w:rFonts w:cstheme="minorHAnsi"/>
          <w:color w:val="000000" w:themeColor="text1"/>
        </w:rPr>
        <w:t>ATGGTCTGGCTWAGACG-3’) and CrenamoA616r (5’-GCCATCCATCTGTATGTCCA-3’) primer pair</w:t>
      </w:r>
      <w:r w:rsidR="00CF0D28" w:rsidRPr="004708B0">
        <w:rPr>
          <w:rFonts w:cstheme="minorHAnsi"/>
          <w:color w:val="000000" w:themeColor="text1"/>
        </w:rPr>
        <w:t xml:space="preserve">s </w:t>
      </w:r>
      <w:r w:rsidR="004206ED" w:rsidRPr="004708B0">
        <w:rPr>
          <w:rFonts w:cstheme="minorHAnsi"/>
          <w:color w:val="000000" w:themeColor="text1"/>
        </w:rPr>
        <w:fldChar w:fldCharType="begin"/>
      </w:r>
      <w:r w:rsidR="004206ED" w:rsidRPr="004708B0">
        <w:rPr>
          <w:rFonts w:cstheme="minorHAnsi"/>
          <w:color w:val="000000" w:themeColor="text1"/>
        </w:rPr>
        <w:instrText xml:space="preserve"> ADDIN ZOTERO_ITEM CSL_CITATION {"citationID":"Qx6nsWcg","properties":{"formattedCitation":"(Tourna et al., 2008)","plainCitation":"(Tourna et al., 2008)","noteIndex":0},"citationItems":[{"id":88,"uris":["http://zotero.org/users/local/JetUa067/items/HYJWVY76"],"itemData":{"id":88,"type":"article-journal","abstract":"Ammonia oxidation, as the first step in the nitrification process, plays a central role in the global cycling of nitrogen. Although bacteria are traditionally considered to be responsible for ammonia oxidation, a role for archaea has been suggested by data from metagenomic studies and by the isolation of a marine, autotrophic, ammonia-oxidizing, non-thermophilic crenarchaeon. Evidence for ammonia oxidation by non-thermophilic crenarchaea in marine and terrestrial environments is largely based on abundance of bacterial and archaeal ammonia monooxygenase (amo) genes, rather than activity. In this study, we have determined the influence of temperature on the response of ammonia-oxidizing bacteria and archaea in nitrifying soil microcosms using two approaches, involving analysis of transcriptional activity of 16S rRNA genes and of a key functional gene, amoA, which encodes ammonia monooxygenase subunit A. There was little evidence of changes in relative abundance or transcriptional activity of ammonia-oxidizing bacteria during nitrification. In contrast, denaturing gradient gel electrophoresis analysis of crenarchaeal 16S rRNA and crenarchaeal amoA genes provided strong evidence of changes in community structure of active archaeal ammonia oxidizers. Community structure changes were similar during incubation at different temperatures and much of the activity was due to a group of non-thermophilic crenarchaea associated with subsurface and marine environments, rather than soil. The findings suggest a role for crenarchaea in soil nitrification and that further information is required on their biogeography.","container-title":"Environmental Microbiology","DOI":"10.1111/j.1462-2920.2007.01563.x","ISSN":"1462-2920","issue":"5","journalAbbreviation":"Environ Microbiol","language":"eng","note":"PMID: 18325029","page":"1357-1364","source":"PubMed","title":"Growth, activity and temperature responses of ammonia-oxidizing archaea and bacteria in soil microcosms","volume":"10","author":[{"family":"Tourna","given":"Maria"},{"family":"Freitag","given":"Thomas E."},{"family":"Nicol","given":"Graeme W."},{"family":"Prosser","given":"James I."}],"issued":{"date-parts":[["2008",5]]}}}],"schema":"https://github.com/citation-style-language/schema/raw/master/csl-citation.json"} </w:instrText>
      </w:r>
      <w:r w:rsidR="004206ED" w:rsidRPr="004708B0">
        <w:rPr>
          <w:rFonts w:cstheme="minorHAnsi"/>
          <w:color w:val="000000" w:themeColor="text1"/>
        </w:rPr>
        <w:fldChar w:fldCharType="separate"/>
      </w:r>
      <w:r w:rsidR="004206ED" w:rsidRPr="004708B0">
        <w:rPr>
          <w:rFonts w:cstheme="minorHAnsi"/>
        </w:rPr>
        <w:t>(Tourna et al., 2008)</w:t>
      </w:r>
      <w:r w:rsidR="004206ED" w:rsidRPr="004708B0">
        <w:rPr>
          <w:rFonts w:cstheme="minorHAnsi"/>
          <w:color w:val="000000" w:themeColor="text1"/>
        </w:rPr>
        <w:fldChar w:fldCharType="end"/>
      </w:r>
      <w:r w:rsidR="004206ED" w:rsidRPr="004708B0">
        <w:rPr>
          <w:rFonts w:cstheme="minorHAnsi"/>
          <w:color w:val="000000" w:themeColor="text1"/>
        </w:rPr>
        <w:t>, respectively. The PCR condition</w:t>
      </w:r>
      <w:r w:rsidR="00156712" w:rsidRPr="004708B0">
        <w:rPr>
          <w:rFonts w:cstheme="minorHAnsi"/>
          <w:color w:val="000000" w:themeColor="text1"/>
        </w:rPr>
        <w:t>s</w:t>
      </w:r>
      <w:r w:rsidR="004206ED" w:rsidRPr="004708B0">
        <w:rPr>
          <w:rFonts w:cstheme="minorHAnsi"/>
          <w:color w:val="000000" w:themeColor="text1"/>
        </w:rPr>
        <w:t xml:space="preserve"> used to amplify the </w:t>
      </w:r>
      <w:r w:rsidR="004206ED" w:rsidRPr="004708B0">
        <w:rPr>
          <w:rFonts w:cstheme="minorHAnsi"/>
          <w:i/>
          <w:iCs/>
          <w:color w:val="000000" w:themeColor="text1"/>
        </w:rPr>
        <w:t>amoA</w:t>
      </w:r>
      <w:r w:rsidR="004206ED" w:rsidRPr="004708B0">
        <w:rPr>
          <w:rFonts w:cstheme="minorHAnsi"/>
          <w:color w:val="000000" w:themeColor="text1"/>
        </w:rPr>
        <w:t xml:space="preserve"> gene</w:t>
      </w:r>
      <w:r w:rsidR="00156712" w:rsidRPr="004708B0">
        <w:rPr>
          <w:rFonts w:cstheme="minorHAnsi"/>
          <w:color w:val="000000" w:themeColor="text1"/>
        </w:rPr>
        <w:t>s</w:t>
      </w:r>
      <w:r w:rsidR="005E5426" w:rsidRPr="004708B0">
        <w:rPr>
          <w:rFonts w:cstheme="minorHAnsi"/>
          <w:color w:val="000000" w:themeColor="text1"/>
        </w:rPr>
        <w:t xml:space="preserve"> of AOB and AOA</w:t>
      </w:r>
      <w:r w:rsidR="004206ED" w:rsidRPr="004708B0">
        <w:rPr>
          <w:rFonts w:cstheme="minorHAnsi"/>
          <w:color w:val="000000" w:themeColor="text1"/>
        </w:rPr>
        <w:t xml:space="preserve"> as follows</w:t>
      </w:r>
      <w:r w:rsidR="0077003D" w:rsidRPr="004708B0">
        <w:rPr>
          <w:rFonts w:cstheme="minorHAnsi"/>
          <w:color w:val="000000" w:themeColor="text1"/>
        </w:rPr>
        <w:t>: 3 min at 94 °C; 25 cycles consisting of 30 s at 94 °</w:t>
      </w:r>
      <w:r w:rsidR="004206ED" w:rsidRPr="004708B0">
        <w:rPr>
          <w:rFonts w:cstheme="minorHAnsi"/>
          <w:color w:val="000000" w:themeColor="text1"/>
        </w:rPr>
        <w:t>C</w:t>
      </w:r>
      <w:r w:rsidR="00E253D2" w:rsidRPr="004708B0">
        <w:rPr>
          <w:rFonts w:cstheme="minorHAnsi"/>
          <w:color w:val="000000" w:themeColor="text1"/>
        </w:rPr>
        <w:t xml:space="preserve">, </w:t>
      </w:r>
      <w:r w:rsidR="0077003D" w:rsidRPr="004708B0">
        <w:rPr>
          <w:rFonts w:cstheme="minorHAnsi"/>
          <w:color w:val="000000" w:themeColor="text1"/>
        </w:rPr>
        <w:t xml:space="preserve">30 s at 55 °C, and 30 s at 72 °C; </w:t>
      </w:r>
      <w:r w:rsidR="00E73A76" w:rsidRPr="004708B0">
        <w:rPr>
          <w:rFonts w:cstheme="minorHAnsi"/>
          <w:color w:val="000000" w:themeColor="text1"/>
        </w:rPr>
        <w:t>and a final cycle of 10 min at</w:t>
      </w:r>
      <w:r w:rsidR="0077003D" w:rsidRPr="004708B0">
        <w:rPr>
          <w:rFonts w:cstheme="minorHAnsi"/>
          <w:color w:val="000000" w:themeColor="text1"/>
        </w:rPr>
        <w:t xml:space="preserve"> 72 °C</w:t>
      </w:r>
      <w:r w:rsidR="00E73A76" w:rsidRPr="004708B0">
        <w:rPr>
          <w:rFonts w:cstheme="minorHAnsi"/>
          <w:color w:val="000000" w:themeColor="text1"/>
        </w:rPr>
        <w:t>. Amplification</w:t>
      </w:r>
      <w:r w:rsidR="00156712" w:rsidRPr="004708B0">
        <w:rPr>
          <w:rFonts w:cstheme="minorHAnsi"/>
          <w:color w:val="000000" w:themeColor="text1"/>
        </w:rPr>
        <w:t>s</w:t>
      </w:r>
      <w:r w:rsidR="00E73A76" w:rsidRPr="004708B0">
        <w:rPr>
          <w:rFonts w:cstheme="minorHAnsi"/>
          <w:color w:val="000000" w:themeColor="text1"/>
        </w:rPr>
        <w:t xml:space="preserve"> w</w:t>
      </w:r>
      <w:r w:rsidR="00156712" w:rsidRPr="004708B0">
        <w:rPr>
          <w:rFonts w:cstheme="minorHAnsi"/>
          <w:color w:val="000000" w:themeColor="text1"/>
        </w:rPr>
        <w:t>ere</w:t>
      </w:r>
      <w:r w:rsidR="00E73A76" w:rsidRPr="004708B0">
        <w:rPr>
          <w:rFonts w:cstheme="minorHAnsi"/>
          <w:color w:val="000000" w:themeColor="text1"/>
        </w:rPr>
        <w:t xml:space="preserve"> performed in 15 µL total mixtures in a 96-well </w:t>
      </w:r>
      <w:del w:id="11" w:author="Laurent Philippot" w:date="2023-10-21T14:28:00Z">
        <w:r w:rsidR="00E73A76" w:rsidRPr="004708B0" w:rsidDel="00CD380D">
          <w:rPr>
            <w:rFonts w:cstheme="minorHAnsi"/>
            <w:color w:val="000000" w:themeColor="text1"/>
          </w:rPr>
          <w:delText xml:space="preserve">0.2 mL </w:delText>
        </w:r>
      </w:del>
      <w:r w:rsidR="00E73A76" w:rsidRPr="004708B0">
        <w:rPr>
          <w:rFonts w:cstheme="minorHAnsi"/>
          <w:color w:val="000000" w:themeColor="text1"/>
        </w:rPr>
        <w:t xml:space="preserve">PCR plate containing </w:t>
      </w:r>
      <w:r w:rsidR="00AB7F45" w:rsidRPr="004708B0">
        <w:rPr>
          <w:rFonts w:cstheme="minorHAnsi"/>
          <w:color w:val="000000" w:themeColor="text1"/>
        </w:rPr>
        <w:t xml:space="preserve">1x Phusion High-Fidelity (HF) Master Mix </w:t>
      </w:r>
      <w:r w:rsidR="00FC5C9E" w:rsidRPr="004708B0">
        <w:rPr>
          <w:rFonts w:cstheme="minorHAnsi"/>
          <w:color w:val="000000" w:themeColor="text1"/>
        </w:rPr>
        <w:t>(Thermo Scientific™, Waltham, MA, USA),</w:t>
      </w:r>
      <w:r w:rsidR="00AB7F45" w:rsidRPr="004708B0">
        <w:rPr>
          <w:rFonts w:cstheme="minorHAnsi"/>
          <w:color w:val="000000" w:themeColor="text1"/>
        </w:rPr>
        <w:t>), 250 ng T4 Gene 32 Protein (T4gp32</w:t>
      </w:r>
      <w:r w:rsidR="00CC317B" w:rsidRPr="004708B0">
        <w:rPr>
          <w:rFonts w:cstheme="minorHAnsi"/>
          <w:color w:val="000000" w:themeColor="text1"/>
        </w:rPr>
        <w:t xml:space="preserve">) </w:t>
      </w:r>
      <w:r w:rsidR="00FC5C9E" w:rsidRPr="004708B0">
        <w:rPr>
          <w:rFonts w:cstheme="minorHAnsi"/>
          <w:color w:val="000000" w:themeColor="text1"/>
        </w:rPr>
        <w:t>(QIAGEN, Hilden, Germany)</w:t>
      </w:r>
      <w:r w:rsidR="00AB7F45" w:rsidRPr="004708B0">
        <w:rPr>
          <w:rFonts w:cstheme="minorHAnsi"/>
          <w:color w:val="000000" w:themeColor="text1"/>
        </w:rPr>
        <w:t>, 0.5 µM of each primer, and 6 ng</w:t>
      </w:r>
      <w:del w:id="12" w:author="Laurent Philippot" w:date="2023-10-21T14:28:00Z">
        <w:r w:rsidR="00AB7F45" w:rsidRPr="004708B0" w:rsidDel="00CD380D">
          <w:rPr>
            <w:rFonts w:cstheme="minorHAnsi"/>
            <w:color w:val="000000" w:themeColor="text1"/>
          </w:rPr>
          <w:delText>/µL</w:delText>
        </w:r>
      </w:del>
      <w:r w:rsidR="00AB7F45" w:rsidRPr="004708B0">
        <w:rPr>
          <w:rFonts w:cstheme="minorHAnsi"/>
          <w:color w:val="000000" w:themeColor="text1"/>
        </w:rPr>
        <w:t xml:space="preserve"> of </w:t>
      </w:r>
      <w:r w:rsidR="00324FC9" w:rsidRPr="004708B0">
        <w:rPr>
          <w:rFonts w:cstheme="minorHAnsi"/>
          <w:color w:val="000000" w:themeColor="text1"/>
        </w:rPr>
        <w:t xml:space="preserve">template </w:t>
      </w:r>
      <w:r w:rsidR="00AB7F45" w:rsidRPr="004708B0">
        <w:rPr>
          <w:rFonts w:cstheme="minorHAnsi"/>
          <w:color w:val="000000" w:themeColor="text1"/>
        </w:rPr>
        <w:t>DNA.</w:t>
      </w:r>
      <w:r w:rsidR="005E5426" w:rsidRPr="004708B0">
        <w:rPr>
          <w:rFonts w:cstheme="minorHAnsi"/>
          <w:color w:val="000000" w:themeColor="text1"/>
        </w:rPr>
        <w:t xml:space="preserve"> </w:t>
      </w:r>
      <w:commentRangeStart w:id="13"/>
      <w:r w:rsidR="00C54C45" w:rsidRPr="004708B0">
        <w:rPr>
          <w:rFonts w:cstheme="minorHAnsi"/>
          <w:color w:val="000000" w:themeColor="text1"/>
        </w:rPr>
        <w:t>Each sample was conducted in duplicate</w:t>
      </w:r>
      <w:r w:rsidR="00C16C0C" w:rsidRPr="004708B0">
        <w:rPr>
          <w:rFonts w:cstheme="minorHAnsi"/>
          <w:color w:val="000000" w:themeColor="text1"/>
        </w:rPr>
        <w:t xml:space="preserve"> and were pooled </w:t>
      </w:r>
      <w:r w:rsidR="00401693" w:rsidRPr="004708B0">
        <w:rPr>
          <w:rFonts w:cstheme="minorHAnsi"/>
          <w:color w:val="000000" w:themeColor="text1"/>
        </w:rPr>
        <w:t xml:space="preserve">to be used as </w:t>
      </w:r>
      <w:r w:rsidR="00B7272D" w:rsidRPr="004708B0">
        <w:rPr>
          <w:rFonts w:cstheme="minorHAnsi"/>
          <w:color w:val="000000" w:themeColor="text1"/>
        </w:rPr>
        <w:t xml:space="preserve">a </w:t>
      </w:r>
      <w:r w:rsidR="00401693" w:rsidRPr="004708B0">
        <w:rPr>
          <w:rFonts w:cstheme="minorHAnsi"/>
          <w:color w:val="000000" w:themeColor="text1"/>
        </w:rPr>
        <w:t>template for the second-step PCR</w:t>
      </w:r>
      <w:commentRangeEnd w:id="13"/>
      <w:r w:rsidR="00CD380D">
        <w:rPr>
          <w:rStyle w:val="CommentReference"/>
        </w:rPr>
        <w:commentReference w:id="13"/>
      </w:r>
      <w:r w:rsidR="00C54C45" w:rsidRPr="004708B0">
        <w:rPr>
          <w:rFonts w:cstheme="minorHAnsi"/>
          <w:color w:val="000000" w:themeColor="text1"/>
        </w:rPr>
        <w:t>.</w:t>
      </w:r>
      <w:r w:rsidR="00BD48AE" w:rsidRPr="004708B0">
        <w:rPr>
          <w:rFonts w:cstheme="minorHAnsi"/>
          <w:color w:val="000000" w:themeColor="text1"/>
        </w:rPr>
        <w:t xml:space="preserve"> The second</w:t>
      </w:r>
      <w:r w:rsidR="00FD7235" w:rsidRPr="004708B0">
        <w:rPr>
          <w:rFonts w:cstheme="minorHAnsi"/>
          <w:color w:val="000000" w:themeColor="text1"/>
        </w:rPr>
        <w:t>-step</w:t>
      </w:r>
      <w:r w:rsidR="00BD48AE" w:rsidRPr="004708B0">
        <w:rPr>
          <w:rFonts w:cstheme="minorHAnsi"/>
          <w:color w:val="000000" w:themeColor="text1"/>
        </w:rPr>
        <w:t xml:space="preserve"> PCR </w:t>
      </w:r>
      <w:r w:rsidR="00FD7235" w:rsidRPr="004708B0">
        <w:rPr>
          <w:rFonts w:cstheme="minorHAnsi"/>
          <w:color w:val="000000" w:themeColor="text1"/>
        </w:rPr>
        <w:t xml:space="preserve">(barcoding) </w:t>
      </w:r>
      <w:r w:rsidR="00BD48AE" w:rsidRPr="004708B0">
        <w:rPr>
          <w:rFonts w:cstheme="minorHAnsi"/>
          <w:color w:val="000000" w:themeColor="text1"/>
        </w:rPr>
        <w:t>w</w:t>
      </w:r>
      <w:r w:rsidR="00FD7235" w:rsidRPr="004708B0">
        <w:rPr>
          <w:rFonts w:cstheme="minorHAnsi"/>
          <w:color w:val="000000" w:themeColor="text1"/>
        </w:rPr>
        <w:t>as</w:t>
      </w:r>
      <w:r w:rsidR="00BD48AE" w:rsidRPr="004708B0">
        <w:rPr>
          <w:rFonts w:cstheme="minorHAnsi"/>
          <w:color w:val="000000" w:themeColor="text1"/>
        </w:rPr>
        <w:t xml:space="preserve"> performed to construct amplicon libraries by introducing</w:t>
      </w:r>
      <w:r w:rsidR="009A48C7" w:rsidRPr="004708B0">
        <w:rPr>
          <w:rFonts w:cstheme="minorHAnsi"/>
          <w:color w:val="000000" w:themeColor="text1"/>
        </w:rPr>
        <w:t xml:space="preserve"> multiplex index-sequences (barcode) to the overhang adapters using</w:t>
      </w:r>
      <w:r w:rsidR="00BD48AE" w:rsidRPr="004708B0">
        <w:rPr>
          <w:rFonts w:cstheme="minorHAnsi"/>
          <w:color w:val="000000" w:themeColor="text1"/>
        </w:rPr>
        <w:t xml:space="preserve"> </w:t>
      </w:r>
      <w:r w:rsidR="00401693" w:rsidRPr="004708B0">
        <w:rPr>
          <w:rFonts w:cstheme="minorHAnsi"/>
          <w:color w:val="000000" w:themeColor="text1"/>
        </w:rPr>
        <w:t>multiplex primer pair specific</w:t>
      </w:r>
      <w:r w:rsidR="00BD48AE" w:rsidRPr="004708B0">
        <w:rPr>
          <w:rFonts w:cstheme="minorHAnsi"/>
          <w:color w:val="000000" w:themeColor="text1"/>
        </w:rPr>
        <w:t xml:space="preserve"> </w:t>
      </w:r>
      <w:r w:rsidR="00401693" w:rsidRPr="004708B0">
        <w:rPr>
          <w:rFonts w:cstheme="minorHAnsi"/>
          <w:color w:val="000000" w:themeColor="text1"/>
        </w:rPr>
        <w:t>for</w:t>
      </w:r>
      <w:r w:rsidR="00BD48AE" w:rsidRPr="004708B0">
        <w:rPr>
          <w:rFonts w:cstheme="minorHAnsi"/>
          <w:color w:val="000000" w:themeColor="text1"/>
        </w:rPr>
        <w:t xml:space="preserve"> each sample.</w:t>
      </w:r>
    </w:p>
    <w:p w14:paraId="56EFD0C2" w14:textId="77777777" w:rsidR="00547965" w:rsidRDefault="00156712" w:rsidP="004708B0">
      <w:pPr>
        <w:spacing w:after="0" w:line="480" w:lineRule="auto"/>
        <w:ind w:firstLine="720"/>
        <w:jc w:val="both"/>
        <w:rPr>
          <w:rFonts w:cstheme="minorHAnsi"/>
        </w:rPr>
      </w:pPr>
      <w:r w:rsidRPr="004708B0">
        <w:rPr>
          <w:rFonts w:cstheme="minorHAnsi"/>
          <w:color w:val="000000" w:themeColor="text1"/>
        </w:rPr>
        <w:lastRenderedPageBreak/>
        <w:t>Comammox</w:t>
      </w:r>
      <w:r w:rsidR="005E5426" w:rsidRPr="004708B0">
        <w:rPr>
          <w:rFonts w:cstheme="minorHAnsi"/>
          <w:i/>
          <w:iCs/>
          <w:color w:val="000000" w:themeColor="text1"/>
        </w:rPr>
        <w:t xml:space="preserve"> amoA</w:t>
      </w:r>
      <w:r w:rsidR="005E5426" w:rsidRPr="004708B0">
        <w:rPr>
          <w:rFonts w:cstheme="minorHAnsi"/>
          <w:color w:val="000000" w:themeColor="text1"/>
        </w:rPr>
        <w:t xml:space="preserve"> gene</w:t>
      </w:r>
      <w:r w:rsidRPr="004708B0">
        <w:rPr>
          <w:rFonts w:cstheme="minorHAnsi"/>
          <w:color w:val="000000" w:themeColor="text1"/>
        </w:rPr>
        <w:t>s</w:t>
      </w:r>
      <w:r w:rsidR="005E5426" w:rsidRPr="004708B0">
        <w:rPr>
          <w:rFonts w:cstheme="minorHAnsi"/>
          <w:color w:val="000000" w:themeColor="text1"/>
        </w:rPr>
        <w:t xml:space="preserve"> w</w:t>
      </w:r>
      <w:r w:rsidRPr="004708B0">
        <w:rPr>
          <w:rFonts w:cstheme="minorHAnsi"/>
          <w:color w:val="000000" w:themeColor="text1"/>
        </w:rPr>
        <w:t>ere</w:t>
      </w:r>
      <w:r w:rsidR="005E5426" w:rsidRPr="004708B0">
        <w:rPr>
          <w:rFonts w:cstheme="minorHAnsi"/>
          <w:color w:val="000000" w:themeColor="text1"/>
        </w:rPr>
        <w:t xml:space="preserve"> amplified using </w:t>
      </w:r>
      <w:r w:rsidR="00C54C45" w:rsidRPr="004708B0">
        <w:rPr>
          <w:rFonts w:cstheme="minorHAnsi"/>
          <w:color w:val="000000" w:themeColor="text1"/>
        </w:rPr>
        <w:t>comamoA-F</w:t>
      </w:r>
      <w:r w:rsidR="00D71595" w:rsidRPr="004708B0">
        <w:rPr>
          <w:rFonts w:cstheme="minorHAnsi"/>
          <w:color w:val="000000" w:themeColor="text1"/>
        </w:rPr>
        <w:t xml:space="preserve"> </w:t>
      </w:r>
      <w:r w:rsidR="00C54C45" w:rsidRPr="004708B0">
        <w:rPr>
          <w:rFonts w:cstheme="minorHAnsi"/>
          <w:color w:val="000000" w:themeColor="text1"/>
        </w:rPr>
        <w:t xml:space="preserve">(5’-AGGNGAYTGGGAYTTCTGG-3’) and comamoA-R (5’-CGGACAWABRTGAABCCCAT-3’) primer pair </w:t>
      </w:r>
      <w:r w:rsidR="00C54C45" w:rsidRPr="004708B0">
        <w:rPr>
          <w:rFonts w:cstheme="minorHAnsi"/>
          <w:color w:val="000000" w:themeColor="text1"/>
        </w:rPr>
        <w:fldChar w:fldCharType="begin"/>
      </w:r>
      <w:r w:rsidR="00C54C45" w:rsidRPr="004708B0">
        <w:rPr>
          <w:rFonts w:cstheme="minorHAnsi"/>
          <w:color w:val="000000" w:themeColor="text1"/>
        </w:rPr>
        <w:instrText xml:space="preserve"> ADDIN ZOTERO_ITEM CSL_CITATION {"citationID":"7Wk3dbij","properties":{"formattedCitation":"(Zhao et al., 2019)","plainCitation":"(Zhao et al., 2019)","noteIndex":0},"citationItems":[{"id":93,"uris":["http://zotero.org/users/local/JetUa067/items/XVN2JA5E"],"itemData":{"id":93,"type":"article-journal","abstract":"Complete ammonia oxidizing bacteria (CAOB) have been recognized as a new member of ammonia-oxidizing microorganisms (AOMs) due to its single-step nitrification capability. However, the abundance and diversity of CAOB in environmental ecosystems were still far from known owing to the lack of specific molecular marker. Herein, a universal primer set specifically targeting both clades of CAOB amoA gene with high specificity and coverage was successfully designed. Intriguingly, real-time quantitative PCR tests revealed that CAOB were ubiquitous and unexpectedly abundant in agricultural soils, river sediments, intertidal zones, drinking water and wastewater treatment systems. Phylogenetic analysis indicated that clade A existed in all the five types of ecosystems, while clade B were only detected in soil and sediment samples. Four sub-clusters were further classified within clade A, in which N. nitrosa cluster dominated CAOB amoA in activated sludge samples while the new recognized soil cluster was the primary constitute in soils. Moreover, the niche specialization between different CAOB species and the environmental conditions were supposed to be the primary driven force to shape the diversity and community of CAOB. This study provided a strong evidence in support of the ubiquities and high abundances of CAOB in various environmental ecosystems and highlighted the significance of including CAOB as the new member of AOMs to re-evaluate the biogeochemical nitrogen cycle.","container-title":"Science of The Total Environment","DOI":"10.1016/j.scitotenv.2019.07.131","ISSN":"0048-9697","journalAbbreviation":"Science of The Total Environment","page":"146-155","source":"ScienceDirect","title":"Abundance and community composition of comammox bacteria in different ecosystems by a universal primer set","volume":"691","author":[{"family":"Zhao","given":"Zhirong"},{"family":"Huang","given":"Guohe"},{"family":"He","given":"Shishi"},{"family":"Zhou","given":"Nan"},{"family":"Wang","given":"Mingyuan"},{"family":"Dang","given":"Chenyuan"},{"family":"Wang","given":"Jiawen"},{"family":"Zheng","given":"Maosheng"}],"issued":{"date-parts":[["2019",11,15]]}}}],"schema":"https://github.com/citation-style-language/schema/raw/master/csl-citation.json"} </w:instrText>
      </w:r>
      <w:r w:rsidR="00C54C45" w:rsidRPr="004708B0">
        <w:rPr>
          <w:rFonts w:cstheme="minorHAnsi"/>
          <w:color w:val="000000" w:themeColor="text1"/>
        </w:rPr>
        <w:fldChar w:fldCharType="separate"/>
      </w:r>
      <w:r w:rsidR="00C54C45" w:rsidRPr="004708B0">
        <w:rPr>
          <w:rFonts w:cstheme="minorHAnsi"/>
        </w:rPr>
        <w:t>(Zhao et al., 2019)</w:t>
      </w:r>
      <w:r w:rsidR="00C54C45" w:rsidRPr="004708B0">
        <w:rPr>
          <w:rFonts w:cstheme="minorHAnsi"/>
          <w:color w:val="000000" w:themeColor="text1"/>
        </w:rPr>
        <w:fldChar w:fldCharType="end"/>
      </w:r>
      <w:r w:rsidR="00C54C45" w:rsidRPr="004708B0">
        <w:rPr>
          <w:rFonts w:cstheme="minorHAnsi"/>
          <w:color w:val="000000" w:themeColor="text1"/>
        </w:rPr>
        <w:t xml:space="preserve">. </w:t>
      </w:r>
      <w:r w:rsidR="008D274B" w:rsidRPr="004708B0">
        <w:rPr>
          <w:rFonts w:cstheme="minorHAnsi"/>
          <w:color w:val="000000" w:themeColor="text1"/>
        </w:rPr>
        <w:t>The PCR amplification</w:t>
      </w:r>
      <w:r w:rsidRPr="004708B0">
        <w:rPr>
          <w:rFonts w:cstheme="minorHAnsi"/>
          <w:color w:val="000000" w:themeColor="text1"/>
        </w:rPr>
        <w:t xml:space="preserve">s </w:t>
      </w:r>
      <w:r w:rsidR="008D274B" w:rsidRPr="004708B0">
        <w:rPr>
          <w:rFonts w:cstheme="minorHAnsi"/>
          <w:color w:val="000000" w:themeColor="text1"/>
        </w:rPr>
        <w:t>w</w:t>
      </w:r>
      <w:r w:rsidRPr="004708B0">
        <w:rPr>
          <w:rFonts w:cstheme="minorHAnsi"/>
          <w:color w:val="000000" w:themeColor="text1"/>
        </w:rPr>
        <w:t>ere</w:t>
      </w:r>
      <w:r w:rsidR="008D274B" w:rsidRPr="004708B0">
        <w:rPr>
          <w:rFonts w:cstheme="minorHAnsi"/>
          <w:color w:val="000000" w:themeColor="text1"/>
        </w:rPr>
        <w:t xml:space="preserve"> </w:t>
      </w:r>
      <w:r w:rsidRPr="004708B0">
        <w:rPr>
          <w:rFonts w:cstheme="minorHAnsi"/>
          <w:color w:val="000000" w:themeColor="text1"/>
        </w:rPr>
        <w:t>set up</w:t>
      </w:r>
      <w:r w:rsidR="008D274B" w:rsidRPr="004708B0">
        <w:rPr>
          <w:rFonts w:cstheme="minorHAnsi"/>
          <w:color w:val="000000" w:themeColor="text1"/>
        </w:rPr>
        <w:t xml:space="preserve"> in duplicate following the conditions: 3 min at 94 °C; 40 cycles consisting of 30 s at 94 °C, 30 s at 52 °C, and 30 s at 72 °C; and a final cycle of 10 min at 72 °C. </w:t>
      </w:r>
      <w:r w:rsidRPr="004708B0">
        <w:rPr>
          <w:rFonts w:cstheme="minorHAnsi"/>
          <w:color w:val="000000" w:themeColor="text1"/>
        </w:rPr>
        <w:t>The PCR reaction</w:t>
      </w:r>
      <w:r w:rsidR="00013584" w:rsidRPr="004708B0">
        <w:rPr>
          <w:rFonts w:cstheme="minorHAnsi"/>
          <w:color w:val="000000" w:themeColor="text1"/>
        </w:rPr>
        <w:t xml:space="preserve"> solution</w:t>
      </w:r>
      <w:r w:rsidR="00F46F43" w:rsidRPr="004708B0">
        <w:rPr>
          <w:rFonts w:cstheme="minorHAnsi"/>
          <w:color w:val="000000" w:themeColor="text1"/>
        </w:rPr>
        <w:t>s were prepared</w:t>
      </w:r>
      <w:r w:rsidR="00013584" w:rsidRPr="004708B0">
        <w:rPr>
          <w:rFonts w:cstheme="minorHAnsi"/>
          <w:color w:val="000000" w:themeColor="text1"/>
        </w:rPr>
        <w:t xml:space="preserve"> in a total volume of 15 µL </w:t>
      </w:r>
      <w:r w:rsidR="00E253D2" w:rsidRPr="004708B0">
        <w:rPr>
          <w:rFonts w:cstheme="minorHAnsi"/>
          <w:color w:val="000000" w:themeColor="text1"/>
        </w:rPr>
        <w:t xml:space="preserve">in a 96-well 0.2 mL PCR plate </w:t>
      </w:r>
      <w:r w:rsidR="00013584" w:rsidRPr="004708B0">
        <w:rPr>
          <w:rFonts w:cstheme="minorHAnsi"/>
          <w:color w:val="000000" w:themeColor="text1"/>
        </w:rPr>
        <w:t>contain</w:t>
      </w:r>
      <w:r w:rsidR="00F46F43" w:rsidRPr="004708B0">
        <w:rPr>
          <w:rFonts w:cstheme="minorHAnsi"/>
          <w:color w:val="000000" w:themeColor="text1"/>
        </w:rPr>
        <w:t>ing</w:t>
      </w:r>
      <w:r w:rsidR="00013584" w:rsidRPr="004708B0">
        <w:rPr>
          <w:rFonts w:cstheme="minorHAnsi"/>
          <w:color w:val="000000" w:themeColor="text1"/>
        </w:rPr>
        <w:t xml:space="preserve"> 1x Phusion Green Hot Start II High-Fidelity Master Mix (Thermo</w:t>
      </w:r>
      <w:r w:rsidR="00166143" w:rsidRPr="004708B0">
        <w:rPr>
          <w:rFonts w:cstheme="minorHAnsi"/>
          <w:color w:val="000000" w:themeColor="text1"/>
        </w:rPr>
        <w:t xml:space="preserve"> </w:t>
      </w:r>
      <w:r w:rsidR="00013584" w:rsidRPr="004708B0">
        <w:rPr>
          <w:rFonts w:cstheme="minorHAnsi"/>
          <w:color w:val="000000" w:themeColor="text1"/>
        </w:rPr>
        <w:t>Scientific™</w:t>
      </w:r>
      <w:r w:rsidR="00170F89" w:rsidRPr="004708B0">
        <w:rPr>
          <w:rFonts w:cstheme="minorHAnsi"/>
          <w:color w:val="000000" w:themeColor="text1"/>
        </w:rPr>
        <w:t>, Waltham, MA, USA)</w:t>
      </w:r>
      <w:r w:rsidR="00013584" w:rsidRPr="004708B0">
        <w:rPr>
          <w:rFonts w:cstheme="minorHAnsi"/>
          <w:color w:val="000000" w:themeColor="text1"/>
        </w:rPr>
        <w:t>, 250 ng T4gp32</w:t>
      </w:r>
      <w:r w:rsidR="00A359C1" w:rsidRPr="004708B0">
        <w:rPr>
          <w:rFonts w:cstheme="minorHAnsi"/>
          <w:color w:val="000000" w:themeColor="text1"/>
        </w:rPr>
        <w:t xml:space="preserve">, </w:t>
      </w:r>
      <w:r w:rsidR="00013584" w:rsidRPr="004708B0">
        <w:rPr>
          <w:rFonts w:cstheme="minorHAnsi"/>
          <w:color w:val="000000" w:themeColor="text1"/>
        </w:rPr>
        <w:t>0.5 µM of each primer, and 6 ng/µL of template DNA.</w:t>
      </w:r>
      <w:r w:rsidR="0032413D" w:rsidRPr="004708B0">
        <w:rPr>
          <w:rFonts w:cstheme="minorHAnsi"/>
          <w:color w:val="000000" w:themeColor="text1"/>
        </w:rPr>
        <w:t xml:space="preserve"> </w:t>
      </w:r>
      <w:r w:rsidR="00484441" w:rsidRPr="004708B0">
        <w:rPr>
          <w:rFonts w:cstheme="minorHAnsi"/>
          <w:color w:val="000000" w:themeColor="text1"/>
        </w:rPr>
        <w:t>For comammox, the first</w:t>
      </w:r>
      <w:r w:rsidR="00FD7235" w:rsidRPr="004708B0">
        <w:rPr>
          <w:rFonts w:cstheme="minorHAnsi"/>
          <w:color w:val="000000" w:themeColor="text1"/>
        </w:rPr>
        <w:t>-</w:t>
      </w:r>
      <w:r w:rsidR="00484441" w:rsidRPr="004708B0">
        <w:rPr>
          <w:rFonts w:cstheme="minorHAnsi"/>
          <w:color w:val="000000" w:themeColor="text1"/>
        </w:rPr>
        <w:t>step PCR products were cleaned up using the SequelPrep™ Normalization Plate (96) Kit (Invitrogen™</w:t>
      </w:r>
      <w:r w:rsidR="00170F89" w:rsidRPr="004708B0">
        <w:rPr>
          <w:rFonts w:cstheme="minorHAnsi"/>
          <w:color w:val="000000" w:themeColor="text1"/>
        </w:rPr>
        <w:t>, Waltham, MA, USA)</w:t>
      </w:r>
      <w:r w:rsidR="00484441" w:rsidRPr="004708B0">
        <w:rPr>
          <w:rFonts w:cstheme="minorHAnsi"/>
          <w:color w:val="000000" w:themeColor="text1"/>
        </w:rPr>
        <w:t xml:space="preserve"> before being used as </w:t>
      </w:r>
      <w:r w:rsidR="00B7272D" w:rsidRPr="004708B0">
        <w:rPr>
          <w:rFonts w:cstheme="minorHAnsi"/>
          <w:color w:val="000000" w:themeColor="text1"/>
        </w:rPr>
        <w:t xml:space="preserve">a </w:t>
      </w:r>
      <w:r w:rsidR="00484441" w:rsidRPr="004708B0">
        <w:rPr>
          <w:rFonts w:cstheme="minorHAnsi"/>
          <w:color w:val="000000" w:themeColor="text1"/>
        </w:rPr>
        <w:t>template for</w:t>
      </w:r>
      <w:r w:rsidR="004D1422" w:rsidRPr="004708B0">
        <w:rPr>
          <w:rFonts w:cstheme="minorHAnsi"/>
          <w:color w:val="000000" w:themeColor="text1"/>
        </w:rPr>
        <w:t xml:space="preserve"> the second-step PCR</w:t>
      </w:r>
      <w:r w:rsidR="00484441" w:rsidRPr="004708B0">
        <w:rPr>
          <w:rFonts w:cstheme="minorHAnsi"/>
          <w:color w:val="000000" w:themeColor="text1"/>
        </w:rPr>
        <w:t>.</w:t>
      </w:r>
      <w:del w:id="14" w:author="Laurent Philippot" w:date="2023-10-21T14:31:00Z">
        <w:r w:rsidR="00484441" w:rsidRPr="004708B0" w:rsidDel="00CD380D">
          <w:rPr>
            <w:rFonts w:cstheme="minorHAnsi"/>
            <w:color w:val="000000" w:themeColor="text1"/>
          </w:rPr>
          <w:delText xml:space="preserve"> </w:delText>
        </w:r>
        <w:r w:rsidR="0032413D" w:rsidRPr="004708B0" w:rsidDel="00CD380D">
          <w:rPr>
            <w:rFonts w:cstheme="minorHAnsi"/>
            <w:color w:val="000000" w:themeColor="text1"/>
          </w:rPr>
          <w:delText>The</w:delText>
        </w:r>
        <w:r w:rsidR="004D1422" w:rsidRPr="004708B0" w:rsidDel="00CD380D">
          <w:rPr>
            <w:rFonts w:cstheme="minorHAnsi"/>
            <w:color w:val="000000" w:themeColor="text1"/>
          </w:rPr>
          <w:delText xml:space="preserve"> amplified </w:delText>
        </w:r>
        <w:r w:rsidR="004D1422" w:rsidRPr="004708B0" w:rsidDel="00CD380D">
          <w:rPr>
            <w:rFonts w:cstheme="minorHAnsi"/>
            <w:i/>
            <w:iCs/>
            <w:color w:val="000000" w:themeColor="text1"/>
          </w:rPr>
          <w:delText>amoA</w:delText>
        </w:r>
        <w:r w:rsidR="004D1422" w:rsidRPr="004708B0" w:rsidDel="00CD380D">
          <w:rPr>
            <w:rFonts w:cstheme="minorHAnsi"/>
            <w:color w:val="000000" w:themeColor="text1"/>
          </w:rPr>
          <w:delText xml:space="preserve"> genes were </w:delText>
        </w:r>
        <w:r w:rsidR="00547965" w:rsidRPr="004708B0" w:rsidDel="00CD380D">
          <w:rPr>
            <w:rFonts w:cstheme="minorHAnsi"/>
            <w:color w:val="000000" w:themeColor="text1"/>
          </w:rPr>
          <w:delText>verified</w:delText>
        </w:r>
        <w:r w:rsidR="004D1422" w:rsidRPr="004708B0" w:rsidDel="00CD380D">
          <w:rPr>
            <w:rFonts w:cstheme="minorHAnsi"/>
            <w:color w:val="000000" w:themeColor="text1"/>
          </w:rPr>
          <w:delText xml:space="preserve"> by visualizing the</w:delText>
        </w:r>
        <w:r w:rsidR="0032413D" w:rsidRPr="004708B0" w:rsidDel="00CD380D">
          <w:rPr>
            <w:rFonts w:cstheme="minorHAnsi"/>
            <w:color w:val="000000" w:themeColor="text1"/>
          </w:rPr>
          <w:delText xml:space="preserve"> PCR products </w:delText>
        </w:r>
        <w:r w:rsidR="00547965" w:rsidRPr="004708B0" w:rsidDel="00CD380D">
          <w:rPr>
            <w:rFonts w:cstheme="minorHAnsi"/>
            <w:color w:val="000000" w:themeColor="text1"/>
          </w:rPr>
          <w:delText>of all samples, including the</w:delText>
        </w:r>
        <w:r w:rsidR="004D1422" w:rsidRPr="004708B0" w:rsidDel="00CD380D">
          <w:rPr>
            <w:rFonts w:cstheme="minorHAnsi"/>
            <w:color w:val="000000" w:themeColor="text1"/>
          </w:rPr>
          <w:delText xml:space="preserve"> negative controls</w:delText>
        </w:r>
        <w:r w:rsidR="00547965" w:rsidRPr="004708B0" w:rsidDel="00CD380D">
          <w:rPr>
            <w:rFonts w:cstheme="minorHAnsi"/>
            <w:color w:val="000000" w:themeColor="text1"/>
          </w:rPr>
          <w:delText xml:space="preserve">, </w:delText>
        </w:r>
        <w:r w:rsidR="00401A9A" w:rsidRPr="004708B0" w:rsidDel="00CD380D">
          <w:rPr>
            <w:rFonts w:cstheme="minorHAnsi"/>
            <w:color w:val="000000" w:themeColor="text1"/>
          </w:rPr>
          <w:delText xml:space="preserve">on </w:delText>
        </w:r>
        <w:r w:rsidR="00484441" w:rsidRPr="004708B0" w:rsidDel="00CD380D">
          <w:rPr>
            <w:rFonts w:cstheme="minorHAnsi"/>
            <w:color w:val="000000" w:themeColor="text1"/>
          </w:rPr>
          <w:delText xml:space="preserve">a </w:delText>
        </w:r>
        <w:r w:rsidR="00401A9A" w:rsidRPr="004708B0" w:rsidDel="00CD380D">
          <w:rPr>
            <w:rFonts w:cstheme="minorHAnsi"/>
            <w:color w:val="000000" w:themeColor="text1"/>
          </w:rPr>
          <w:delText>2 % agarose gel</w:delText>
        </w:r>
      </w:del>
      <w:r w:rsidR="004D1422" w:rsidRPr="004708B0">
        <w:rPr>
          <w:rFonts w:cstheme="minorHAnsi"/>
          <w:color w:val="000000" w:themeColor="text1"/>
        </w:rPr>
        <w:t xml:space="preserve">. </w:t>
      </w:r>
      <w:r w:rsidR="00603814" w:rsidRPr="004708B0">
        <w:rPr>
          <w:rFonts w:cstheme="minorHAnsi"/>
          <w:color w:val="000000" w:themeColor="text1"/>
        </w:rPr>
        <w:t>Final</w:t>
      </w:r>
      <w:r w:rsidR="00401A9A" w:rsidRPr="004708B0">
        <w:rPr>
          <w:rFonts w:cstheme="minorHAnsi"/>
          <w:color w:val="000000" w:themeColor="text1"/>
        </w:rPr>
        <w:t xml:space="preserve"> PCR products </w:t>
      </w:r>
      <w:r w:rsidR="00B61F3A" w:rsidRPr="004708B0">
        <w:rPr>
          <w:rFonts w:cstheme="minorHAnsi"/>
          <w:color w:val="000000" w:themeColor="text1"/>
        </w:rPr>
        <w:t xml:space="preserve">of AOB, AOA, and comammox </w:t>
      </w:r>
      <w:r w:rsidR="00401A9A" w:rsidRPr="004708B0">
        <w:rPr>
          <w:rFonts w:cstheme="minorHAnsi"/>
          <w:color w:val="000000" w:themeColor="text1"/>
        </w:rPr>
        <w:t xml:space="preserve">were purified and normalized </w:t>
      </w:r>
      <w:r w:rsidR="009D17A0" w:rsidRPr="004708B0">
        <w:rPr>
          <w:rFonts w:cstheme="minorHAnsi"/>
          <w:color w:val="000000" w:themeColor="text1"/>
        </w:rPr>
        <w:t>according to</w:t>
      </w:r>
      <w:r w:rsidR="00B61F3A" w:rsidRPr="004708B0">
        <w:rPr>
          <w:rFonts w:cstheme="minorHAnsi"/>
          <w:color w:val="000000" w:themeColor="text1"/>
        </w:rPr>
        <w:t xml:space="preserve"> the manufacturer’s protocol</w:t>
      </w:r>
      <w:r w:rsidR="00401A9A" w:rsidRPr="004708B0">
        <w:rPr>
          <w:rFonts w:cstheme="minorHAnsi"/>
          <w:color w:val="000000" w:themeColor="text1"/>
        </w:rPr>
        <w:t xml:space="preserve"> </w:t>
      </w:r>
      <w:r w:rsidR="00B61F3A" w:rsidRPr="004708B0">
        <w:rPr>
          <w:rFonts w:cstheme="minorHAnsi"/>
          <w:color w:val="000000" w:themeColor="text1"/>
        </w:rPr>
        <w:t xml:space="preserve">of the </w:t>
      </w:r>
      <w:r w:rsidR="00401A9A" w:rsidRPr="004708B0">
        <w:rPr>
          <w:rFonts w:cstheme="minorHAnsi"/>
          <w:color w:val="000000" w:themeColor="text1"/>
        </w:rPr>
        <w:t>SequelPrep™ Normalization Plate (96) Kit</w:t>
      </w:r>
      <w:r w:rsidR="00B61F3A" w:rsidRPr="004708B0">
        <w:rPr>
          <w:rFonts w:cstheme="minorHAnsi"/>
          <w:color w:val="000000" w:themeColor="text1"/>
        </w:rPr>
        <w:t xml:space="preserve">. </w:t>
      </w:r>
      <w:r w:rsidR="005952AE" w:rsidRPr="004708B0">
        <w:rPr>
          <w:rFonts w:cstheme="minorHAnsi"/>
          <w:color w:val="000000" w:themeColor="text1"/>
        </w:rPr>
        <w:t>Barcoded, p</w:t>
      </w:r>
      <w:r w:rsidR="00B61F3A" w:rsidRPr="004708B0">
        <w:rPr>
          <w:rFonts w:cstheme="minorHAnsi"/>
          <w:color w:val="000000" w:themeColor="text1"/>
        </w:rPr>
        <w:t>urified</w:t>
      </w:r>
      <w:r w:rsidR="005952AE" w:rsidRPr="004708B0">
        <w:rPr>
          <w:rFonts w:cstheme="minorHAnsi"/>
          <w:color w:val="000000" w:themeColor="text1"/>
        </w:rPr>
        <w:t>, and normalized</w:t>
      </w:r>
      <w:r w:rsidR="00B61F3A" w:rsidRPr="004708B0">
        <w:rPr>
          <w:rFonts w:cstheme="minorHAnsi"/>
          <w:color w:val="000000" w:themeColor="text1"/>
        </w:rPr>
        <w:t xml:space="preserve"> </w:t>
      </w:r>
      <w:r w:rsidR="005952AE" w:rsidRPr="004708B0">
        <w:rPr>
          <w:rFonts w:cstheme="minorHAnsi"/>
          <w:i/>
          <w:iCs/>
          <w:color w:val="000000" w:themeColor="text1"/>
        </w:rPr>
        <w:t>amoA</w:t>
      </w:r>
      <w:r w:rsidR="005952AE" w:rsidRPr="004708B0">
        <w:rPr>
          <w:rFonts w:cstheme="minorHAnsi"/>
          <w:color w:val="000000" w:themeColor="text1"/>
        </w:rPr>
        <w:t xml:space="preserve"> gene amplicons</w:t>
      </w:r>
      <w:r w:rsidR="00B61F3A" w:rsidRPr="004708B0">
        <w:rPr>
          <w:rFonts w:cstheme="minorHAnsi"/>
          <w:color w:val="000000" w:themeColor="text1"/>
        </w:rPr>
        <w:t xml:space="preserve"> of AOB, AOA, and comammox were sequenced at the GenoScreen sequencing facility</w:t>
      </w:r>
      <w:r w:rsidR="00CC317B" w:rsidRPr="004708B0">
        <w:rPr>
          <w:rFonts w:cstheme="minorHAnsi"/>
          <w:color w:val="000000" w:themeColor="text1"/>
        </w:rPr>
        <w:t xml:space="preserve"> in Lille, France,</w:t>
      </w:r>
      <w:r w:rsidR="00B61F3A" w:rsidRPr="004708B0">
        <w:rPr>
          <w:rFonts w:cstheme="minorHAnsi"/>
          <w:color w:val="000000" w:themeColor="text1"/>
        </w:rPr>
        <w:t xml:space="preserve"> using </w:t>
      </w:r>
      <w:r w:rsidR="00166143" w:rsidRPr="004708B0">
        <w:rPr>
          <w:rFonts w:cstheme="minorHAnsi"/>
          <w:color w:val="000000" w:themeColor="text1"/>
        </w:rPr>
        <w:t>Illumina MiSeq</w:t>
      </w:r>
      <w:r w:rsidR="00BD48AE" w:rsidRPr="004708B0">
        <w:rPr>
          <w:rFonts w:cstheme="minorHAnsi"/>
          <w:color w:val="000000" w:themeColor="text1"/>
        </w:rPr>
        <w:t xml:space="preserve"> platform</w:t>
      </w:r>
      <w:r w:rsidR="00166143" w:rsidRPr="004708B0">
        <w:rPr>
          <w:rFonts w:cstheme="minorHAnsi"/>
          <w:color w:val="000000" w:themeColor="text1"/>
        </w:rPr>
        <w:t xml:space="preserve"> </w:t>
      </w:r>
      <w:r w:rsidR="00B61F3A" w:rsidRPr="004708B0">
        <w:rPr>
          <w:rFonts w:cstheme="minorHAnsi"/>
        </w:rPr>
        <w:t>with</w:t>
      </w:r>
      <w:r w:rsidR="00D06EF4" w:rsidRPr="004708B0">
        <w:rPr>
          <w:rFonts w:cstheme="minorHAnsi"/>
        </w:rPr>
        <w:t xml:space="preserve"> reagent kit </w:t>
      </w:r>
      <w:r w:rsidR="0044721C" w:rsidRPr="004708B0">
        <w:rPr>
          <w:rFonts w:cstheme="minorHAnsi"/>
        </w:rPr>
        <w:t>v</w:t>
      </w:r>
      <w:r w:rsidR="00D06EF4" w:rsidRPr="004708B0">
        <w:rPr>
          <w:rFonts w:cstheme="minorHAnsi"/>
        </w:rPr>
        <w:t>2</w:t>
      </w:r>
      <w:r w:rsidR="00B61F3A" w:rsidRPr="004708B0">
        <w:rPr>
          <w:rFonts w:cstheme="minorHAnsi"/>
        </w:rPr>
        <w:t xml:space="preserve"> and paired-end reads </w:t>
      </w:r>
      <w:r w:rsidR="00FD7235" w:rsidRPr="004708B0">
        <w:rPr>
          <w:rFonts w:cstheme="minorHAnsi"/>
        </w:rPr>
        <w:t xml:space="preserve">sequencing </w:t>
      </w:r>
      <w:r w:rsidR="00B61F3A" w:rsidRPr="004708B0">
        <w:rPr>
          <w:rFonts w:cstheme="minorHAnsi"/>
        </w:rPr>
        <w:t>format</w:t>
      </w:r>
      <w:r w:rsidR="00166143" w:rsidRPr="004708B0">
        <w:rPr>
          <w:rFonts w:cstheme="minorHAnsi"/>
          <w:color w:val="000000" w:themeColor="text1"/>
        </w:rPr>
        <w:t xml:space="preserve"> </w:t>
      </w:r>
      <w:r w:rsidR="00B61F3A" w:rsidRPr="004708B0">
        <w:rPr>
          <w:rFonts w:cstheme="minorHAnsi"/>
          <w:color w:val="000000" w:themeColor="text1"/>
        </w:rPr>
        <w:t>(2 x 250 bp)</w:t>
      </w:r>
      <w:r w:rsidR="00B61F3A" w:rsidRPr="004708B0">
        <w:rPr>
          <w:rFonts w:cstheme="minorHAnsi"/>
        </w:rPr>
        <w:t>.</w:t>
      </w:r>
    </w:p>
    <w:p w14:paraId="49289172" w14:textId="77777777" w:rsidR="004708B0" w:rsidRPr="004708B0" w:rsidRDefault="004708B0" w:rsidP="004708B0">
      <w:pPr>
        <w:spacing w:after="0" w:line="480" w:lineRule="auto"/>
        <w:ind w:firstLine="720"/>
        <w:jc w:val="both"/>
        <w:rPr>
          <w:rFonts w:cstheme="minorHAnsi"/>
          <w:color w:val="000000" w:themeColor="text1"/>
        </w:rPr>
      </w:pPr>
    </w:p>
    <w:p w14:paraId="34609CA1" w14:textId="77777777" w:rsidR="00A54115" w:rsidRPr="004708B0" w:rsidRDefault="007900E0" w:rsidP="004708B0">
      <w:pPr>
        <w:spacing w:after="0" w:line="480" w:lineRule="auto"/>
        <w:jc w:val="both"/>
        <w:rPr>
          <w:rFonts w:cstheme="minorHAnsi"/>
          <w:b/>
          <w:bCs/>
        </w:rPr>
      </w:pPr>
      <w:r w:rsidRPr="004708B0">
        <w:rPr>
          <w:rFonts w:cstheme="minorHAnsi"/>
          <w:b/>
          <w:bCs/>
          <w:i/>
          <w:iCs/>
        </w:rPr>
        <w:t>amoA</w:t>
      </w:r>
      <w:r w:rsidRPr="004708B0">
        <w:rPr>
          <w:rFonts w:cstheme="minorHAnsi"/>
          <w:b/>
          <w:bCs/>
        </w:rPr>
        <w:t xml:space="preserve"> gene a</w:t>
      </w:r>
      <w:r w:rsidR="00A54115" w:rsidRPr="004708B0">
        <w:rPr>
          <w:rFonts w:cstheme="minorHAnsi"/>
          <w:b/>
          <w:bCs/>
        </w:rPr>
        <w:t>mplicon sequenc</w:t>
      </w:r>
      <w:r w:rsidR="000D5B16" w:rsidRPr="004708B0">
        <w:rPr>
          <w:rFonts w:cstheme="minorHAnsi"/>
          <w:b/>
          <w:bCs/>
        </w:rPr>
        <w:t>e</w:t>
      </w:r>
      <w:r w:rsidR="00A54115" w:rsidRPr="004708B0">
        <w:rPr>
          <w:rFonts w:cstheme="minorHAnsi"/>
          <w:b/>
          <w:bCs/>
        </w:rPr>
        <w:t xml:space="preserve"> analysis</w:t>
      </w:r>
    </w:p>
    <w:p w14:paraId="79659AA3" w14:textId="77777777" w:rsidR="00DB125C" w:rsidRDefault="003274DF" w:rsidP="004708B0">
      <w:pPr>
        <w:spacing w:after="0" w:line="480" w:lineRule="auto"/>
        <w:jc w:val="both"/>
        <w:rPr>
          <w:rFonts w:cstheme="minorHAnsi"/>
          <w:lang w:val="fr-FR"/>
        </w:rPr>
      </w:pPr>
      <w:r w:rsidRPr="004708B0">
        <w:rPr>
          <w:rFonts w:cstheme="minorHAnsi"/>
          <w:b/>
          <w:bCs/>
        </w:rPr>
        <w:tab/>
      </w:r>
      <w:r w:rsidR="005512B1" w:rsidRPr="004708B0">
        <w:rPr>
          <w:rFonts w:cstheme="minorHAnsi"/>
        </w:rPr>
        <w:t xml:space="preserve">The </w:t>
      </w:r>
      <w:r w:rsidR="00735F1E" w:rsidRPr="004708B0">
        <w:rPr>
          <w:rFonts w:cstheme="minorHAnsi"/>
        </w:rPr>
        <w:t xml:space="preserve">raw </w:t>
      </w:r>
      <w:r w:rsidR="007900E0" w:rsidRPr="004708B0">
        <w:rPr>
          <w:rFonts w:cstheme="minorHAnsi"/>
          <w:i/>
          <w:iCs/>
        </w:rPr>
        <w:t xml:space="preserve">amoA </w:t>
      </w:r>
      <w:r w:rsidR="007900E0" w:rsidRPr="004708B0">
        <w:rPr>
          <w:rFonts w:cstheme="minorHAnsi"/>
        </w:rPr>
        <w:t xml:space="preserve">gene </w:t>
      </w:r>
      <w:r w:rsidR="0080257C" w:rsidRPr="004708B0">
        <w:rPr>
          <w:rFonts w:cstheme="minorHAnsi"/>
        </w:rPr>
        <w:t>sequen</w:t>
      </w:r>
      <w:r w:rsidR="00735F1E" w:rsidRPr="004708B0">
        <w:rPr>
          <w:rFonts w:cstheme="minorHAnsi"/>
        </w:rPr>
        <w:t>ce</w:t>
      </w:r>
      <w:r w:rsidR="0080257C" w:rsidRPr="004708B0">
        <w:rPr>
          <w:rFonts w:cstheme="minorHAnsi"/>
        </w:rPr>
        <w:t xml:space="preserve"> data of AOB, AOA, and comammox</w:t>
      </w:r>
      <w:r w:rsidR="00603814" w:rsidRPr="004708B0">
        <w:rPr>
          <w:rFonts w:cstheme="minorHAnsi"/>
        </w:rPr>
        <w:t xml:space="preserve"> </w:t>
      </w:r>
      <w:r w:rsidR="0080257C" w:rsidRPr="004708B0">
        <w:rPr>
          <w:rFonts w:cstheme="minorHAnsi"/>
        </w:rPr>
        <w:t xml:space="preserve">were analyzed using </w:t>
      </w:r>
      <w:r w:rsidR="00622CA6" w:rsidRPr="004708B0">
        <w:rPr>
          <w:rFonts w:cstheme="minorHAnsi"/>
        </w:rPr>
        <w:t xml:space="preserve">the </w:t>
      </w:r>
      <w:r w:rsidR="0080257C" w:rsidRPr="004708B0">
        <w:rPr>
          <w:rFonts w:cstheme="minorHAnsi"/>
        </w:rPr>
        <w:t>AMOA</w:t>
      </w:r>
      <w:r w:rsidR="00622CA6" w:rsidRPr="004708B0">
        <w:rPr>
          <w:rFonts w:cstheme="minorHAnsi"/>
        </w:rPr>
        <w:t>-</w:t>
      </w:r>
      <w:r w:rsidR="0080257C" w:rsidRPr="004708B0">
        <w:rPr>
          <w:rFonts w:cstheme="minorHAnsi"/>
        </w:rPr>
        <w:t>SEQ</w:t>
      </w:r>
      <w:r w:rsidR="005512B1" w:rsidRPr="004708B0">
        <w:rPr>
          <w:rFonts w:cstheme="minorHAnsi"/>
        </w:rPr>
        <w:t xml:space="preserve"> </w:t>
      </w:r>
      <w:r w:rsidR="0080257C" w:rsidRPr="004708B0">
        <w:rPr>
          <w:rFonts w:cstheme="minorHAnsi"/>
        </w:rPr>
        <w:t xml:space="preserve">sequence </w:t>
      </w:r>
      <w:r w:rsidR="005512B1" w:rsidRPr="004708B0">
        <w:rPr>
          <w:rFonts w:cstheme="minorHAnsi"/>
        </w:rPr>
        <w:t>pipeline</w:t>
      </w:r>
      <w:r w:rsidR="00B55676" w:rsidRPr="004708B0">
        <w:rPr>
          <w:rFonts w:cstheme="minorHAnsi"/>
        </w:rPr>
        <w:t xml:space="preserve"> (https://github.com/miasungeunlee/AMOA-SEQ/tree/main)</w:t>
      </w:r>
      <w:r w:rsidR="0080257C" w:rsidRPr="004708B0">
        <w:rPr>
          <w:rFonts w:cstheme="minorHAnsi"/>
        </w:rPr>
        <w:t xml:space="preserve"> developed by </w:t>
      </w:r>
      <w:r w:rsidR="0080257C" w:rsidRPr="004708B0">
        <w:rPr>
          <w:rFonts w:cstheme="minorHAnsi"/>
          <w:highlight w:val="yellow"/>
        </w:rPr>
        <w:t>Lee</w:t>
      </w:r>
      <w:r w:rsidR="00CE6758" w:rsidRPr="004708B0">
        <w:rPr>
          <w:rFonts w:cstheme="minorHAnsi"/>
          <w:highlight w:val="yellow"/>
        </w:rPr>
        <w:t xml:space="preserve"> et al.</w:t>
      </w:r>
      <w:r w:rsidR="00A929C2" w:rsidRPr="004708B0">
        <w:rPr>
          <w:rFonts w:cstheme="minorHAnsi"/>
          <w:highlight w:val="yellow"/>
        </w:rPr>
        <w:t xml:space="preserve">, </w:t>
      </w:r>
      <w:r w:rsidR="0080257C" w:rsidRPr="004708B0">
        <w:rPr>
          <w:rFonts w:cstheme="minorHAnsi"/>
          <w:highlight w:val="yellow"/>
        </w:rPr>
        <w:t>not yet published</w:t>
      </w:r>
      <w:r w:rsidR="00622CA6" w:rsidRPr="004708B0">
        <w:rPr>
          <w:rFonts w:cstheme="minorHAnsi"/>
        </w:rPr>
        <w:t>. The AMOA-SEQ pipeline</w:t>
      </w:r>
      <w:r w:rsidR="00BB1BE0" w:rsidRPr="004708B0">
        <w:rPr>
          <w:rFonts w:cstheme="minorHAnsi"/>
        </w:rPr>
        <w:t xml:space="preserve"> implements the DADA2 tool </w:t>
      </w:r>
      <w:r w:rsidR="00BB1BE0" w:rsidRPr="004708B0">
        <w:rPr>
          <w:rFonts w:cstheme="minorHAnsi"/>
        </w:rPr>
        <w:fldChar w:fldCharType="begin"/>
      </w:r>
      <w:r w:rsidR="00BB1BE0" w:rsidRPr="004708B0">
        <w:rPr>
          <w:rFonts w:cstheme="minorHAnsi"/>
        </w:rPr>
        <w:instrText xml:space="preserve"> ADDIN ZOTERO_ITEM CSL_CITATION {"citationID":"kqHPO7ob","properties":{"formattedCitation":"(Callahan et al., 2016)","plainCitation":"(Callahan et al., 2016)","noteIndex":0},"citationItems":[{"id":96,"uris":["http://zotero.org/users/local/JetUa067/items/35MAYWQ2"],"itemData":{"id":96,"type":"article-journal","abstract":"DADA2 is an open-source software package that denoises and removes sequencing errors from Illumina amplicon sequence data to distinguish microbial sample sequences differing by as little as a single nucleotide.","container-title":"Nature Methods","DOI":"10.1038/nmeth.3869","ISSN":"1548-7105","issue":"7","journalAbbreviation":"Nat Methods","language":"en","license":"2016 Springer Nature America, Inc.","note":"number: 7\npublisher: Nature Publishing Group","page":"581-583","source":"www.nature.com","title":"DADA2: High-resolution sample inference from Illumina amplicon data","title-short":"DADA2","volume":"13","author":[{"family":"Callahan","given":"Benjamin J."},{"family":"McMurdie","given":"Paul J."},{"family":"Rosen","given":"Michael J."},{"family":"Han","given":"Andrew W."},{"family":"Johnson","given":"Amy Jo A."},{"family":"Holmes","given":"Susan P."}],"issued":{"date-parts":[["2016",7]]}}}],"schema":"https://github.com/citation-style-language/schema/raw/master/csl-citation.json"} </w:instrText>
      </w:r>
      <w:r w:rsidR="00BB1BE0" w:rsidRPr="004708B0">
        <w:rPr>
          <w:rFonts w:cstheme="minorHAnsi"/>
        </w:rPr>
        <w:fldChar w:fldCharType="separate"/>
      </w:r>
      <w:r w:rsidR="00BB1BE0" w:rsidRPr="004708B0">
        <w:rPr>
          <w:rFonts w:cstheme="minorHAnsi"/>
        </w:rPr>
        <w:t>(Callahan et al., 2016)</w:t>
      </w:r>
      <w:r w:rsidR="00BB1BE0" w:rsidRPr="004708B0">
        <w:rPr>
          <w:rFonts w:cstheme="minorHAnsi"/>
        </w:rPr>
        <w:fldChar w:fldCharType="end"/>
      </w:r>
      <w:r w:rsidR="00BB1BE0" w:rsidRPr="004708B0">
        <w:rPr>
          <w:rFonts w:cstheme="minorHAnsi"/>
        </w:rPr>
        <w:t xml:space="preserve"> to perform filtering and correcting sequence errors</w:t>
      </w:r>
      <w:r w:rsidR="00622CA6" w:rsidRPr="004708B0">
        <w:rPr>
          <w:rFonts w:cstheme="minorHAnsi"/>
        </w:rPr>
        <w:t xml:space="preserve"> </w:t>
      </w:r>
      <w:r w:rsidR="00BB1BE0" w:rsidRPr="004708B0">
        <w:rPr>
          <w:rFonts w:cstheme="minorHAnsi"/>
        </w:rPr>
        <w:t>to generate</w:t>
      </w:r>
      <w:r w:rsidR="00622CA6" w:rsidRPr="004708B0">
        <w:rPr>
          <w:rFonts w:cstheme="minorHAnsi"/>
        </w:rPr>
        <w:t xml:space="preserve"> Amplicon Sequence Variant (ASVs)</w:t>
      </w:r>
      <w:r w:rsidR="00BB1BE0" w:rsidRPr="004708B0">
        <w:rPr>
          <w:rFonts w:cstheme="minorHAnsi"/>
        </w:rPr>
        <w:t>.</w:t>
      </w:r>
      <w:r w:rsidR="005512B1" w:rsidRPr="004708B0">
        <w:rPr>
          <w:rFonts w:cstheme="minorHAnsi"/>
        </w:rPr>
        <w:t xml:space="preserve"> </w:t>
      </w:r>
      <w:r w:rsidR="00603814" w:rsidRPr="004708B0">
        <w:rPr>
          <w:rFonts w:cstheme="minorHAnsi"/>
        </w:rPr>
        <w:t>The</w:t>
      </w:r>
      <w:r w:rsidR="00C63853" w:rsidRPr="004708B0">
        <w:rPr>
          <w:rFonts w:cstheme="minorHAnsi"/>
        </w:rPr>
        <w:t xml:space="preserve"> </w:t>
      </w:r>
      <w:r w:rsidR="005512B1" w:rsidRPr="004708B0">
        <w:rPr>
          <w:rFonts w:cstheme="minorHAnsi"/>
        </w:rPr>
        <w:t>demultiplexed</w:t>
      </w:r>
      <w:r w:rsidR="00D06EF4" w:rsidRPr="004708B0">
        <w:rPr>
          <w:rFonts w:cstheme="minorHAnsi"/>
        </w:rPr>
        <w:t xml:space="preserve"> </w:t>
      </w:r>
      <w:r w:rsidR="005512B1" w:rsidRPr="004708B0">
        <w:rPr>
          <w:rFonts w:cstheme="minorHAnsi"/>
        </w:rPr>
        <w:t>s</w:t>
      </w:r>
      <w:r w:rsidR="0017518A" w:rsidRPr="004708B0">
        <w:rPr>
          <w:rFonts w:cstheme="minorHAnsi"/>
        </w:rPr>
        <w:t>equence</w:t>
      </w:r>
      <w:r w:rsidR="00603814" w:rsidRPr="004708B0">
        <w:rPr>
          <w:rFonts w:cstheme="minorHAnsi"/>
        </w:rPr>
        <w:t xml:space="preserve">s </w:t>
      </w:r>
      <w:r w:rsidR="00A000B5" w:rsidRPr="004708B0">
        <w:rPr>
          <w:rFonts w:cstheme="minorHAnsi"/>
        </w:rPr>
        <w:t>w</w:t>
      </w:r>
      <w:r w:rsidR="00603814" w:rsidRPr="004708B0">
        <w:rPr>
          <w:rFonts w:cstheme="minorHAnsi"/>
        </w:rPr>
        <w:t>ere processed by</w:t>
      </w:r>
      <w:r w:rsidR="0017518A" w:rsidRPr="004708B0">
        <w:rPr>
          <w:rFonts w:cstheme="minorHAnsi"/>
        </w:rPr>
        <w:t xml:space="preserve"> removing primers and ambiguous bases</w:t>
      </w:r>
      <w:r w:rsidR="0044721C" w:rsidRPr="004708B0">
        <w:rPr>
          <w:rFonts w:cstheme="minorHAnsi"/>
        </w:rPr>
        <w:t>, followed by quality filtering u</w:t>
      </w:r>
      <w:r w:rsidR="009D17A0" w:rsidRPr="004708B0">
        <w:rPr>
          <w:rFonts w:cstheme="minorHAnsi"/>
        </w:rPr>
        <w:t>sing</w:t>
      </w:r>
      <w:r w:rsidR="0044721C" w:rsidRPr="004708B0">
        <w:rPr>
          <w:rFonts w:cstheme="minorHAnsi"/>
        </w:rPr>
        <w:t xml:space="preserve"> the DADA2 standard filtering parameters</w:t>
      </w:r>
      <w:r w:rsidR="00CD334E" w:rsidRPr="004708B0">
        <w:rPr>
          <w:rFonts w:cstheme="minorHAnsi"/>
        </w:rPr>
        <w:t xml:space="preserve"> (maxN</w:t>
      </w:r>
      <w:r w:rsidR="000D5B16" w:rsidRPr="004708B0">
        <w:rPr>
          <w:rFonts w:cstheme="minorHAnsi"/>
        </w:rPr>
        <w:t xml:space="preserve"> </w:t>
      </w:r>
      <w:r w:rsidR="00CD334E" w:rsidRPr="004708B0">
        <w:rPr>
          <w:rFonts w:cstheme="minorHAnsi"/>
        </w:rPr>
        <w:t>=</w:t>
      </w:r>
      <w:r w:rsidR="000D5B16" w:rsidRPr="004708B0">
        <w:rPr>
          <w:rFonts w:cstheme="minorHAnsi"/>
        </w:rPr>
        <w:t xml:space="preserve"> </w:t>
      </w:r>
      <w:r w:rsidR="00CD334E" w:rsidRPr="004708B0">
        <w:rPr>
          <w:rFonts w:cstheme="minorHAnsi"/>
        </w:rPr>
        <w:t>0, truncQ</w:t>
      </w:r>
      <w:r w:rsidR="000D5B16" w:rsidRPr="004708B0">
        <w:rPr>
          <w:rFonts w:cstheme="minorHAnsi"/>
        </w:rPr>
        <w:t xml:space="preserve"> </w:t>
      </w:r>
      <w:r w:rsidR="00CD334E" w:rsidRPr="004708B0">
        <w:rPr>
          <w:rFonts w:cstheme="minorHAnsi"/>
        </w:rPr>
        <w:t>=</w:t>
      </w:r>
      <w:r w:rsidR="000D5B16" w:rsidRPr="004708B0">
        <w:rPr>
          <w:rFonts w:cstheme="minorHAnsi"/>
        </w:rPr>
        <w:t xml:space="preserve"> </w:t>
      </w:r>
      <w:r w:rsidR="00CD334E" w:rsidRPr="004708B0">
        <w:rPr>
          <w:rFonts w:cstheme="minorHAnsi"/>
        </w:rPr>
        <w:t xml:space="preserve">2, </w:t>
      </w:r>
      <w:r w:rsidR="000D5B16" w:rsidRPr="004708B0">
        <w:rPr>
          <w:rFonts w:cstheme="minorHAnsi"/>
        </w:rPr>
        <w:t xml:space="preserve">rm.phix </w:t>
      </w:r>
      <w:r w:rsidR="00CD334E" w:rsidRPr="004708B0">
        <w:rPr>
          <w:rFonts w:cstheme="minorHAnsi"/>
        </w:rPr>
        <w:t>=</w:t>
      </w:r>
      <w:r w:rsidR="000D5B16" w:rsidRPr="004708B0">
        <w:rPr>
          <w:rFonts w:cstheme="minorHAnsi"/>
        </w:rPr>
        <w:t xml:space="preserve"> </w:t>
      </w:r>
      <w:r w:rsidR="00CD334E" w:rsidRPr="004708B0">
        <w:rPr>
          <w:rFonts w:cstheme="minorHAnsi"/>
        </w:rPr>
        <w:t>TRUE, and maxEE</w:t>
      </w:r>
      <w:r w:rsidR="000D5B16" w:rsidRPr="004708B0">
        <w:rPr>
          <w:rFonts w:cstheme="minorHAnsi"/>
        </w:rPr>
        <w:t xml:space="preserve"> </w:t>
      </w:r>
      <w:r w:rsidR="00CD334E" w:rsidRPr="004708B0">
        <w:rPr>
          <w:rFonts w:cstheme="minorHAnsi"/>
        </w:rPr>
        <w:t>=</w:t>
      </w:r>
      <w:r w:rsidR="000D5B16" w:rsidRPr="004708B0">
        <w:rPr>
          <w:rFonts w:cstheme="minorHAnsi"/>
        </w:rPr>
        <w:t xml:space="preserve"> </w:t>
      </w:r>
      <w:r w:rsidR="00CD334E" w:rsidRPr="004708B0">
        <w:rPr>
          <w:rFonts w:cstheme="minorHAnsi"/>
        </w:rPr>
        <w:t>2)</w:t>
      </w:r>
      <w:r w:rsidR="0044721C" w:rsidRPr="004708B0">
        <w:rPr>
          <w:rFonts w:cstheme="minorHAnsi"/>
        </w:rPr>
        <w:t>. To ensure the quality of the data, we discarded any reads that did not meet the minimum length requirements (200 bp for AOB and AOA, and 204 bp for comammox)</w:t>
      </w:r>
      <w:r w:rsidR="00876AA0" w:rsidRPr="004708B0">
        <w:rPr>
          <w:rFonts w:cstheme="minorHAnsi"/>
        </w:rPr>
        <w:t xml:space="preserve"> and</w:t>
      </w:r>
      <w:r w:rsidR="0044721C" w:rsidRPr="004708B0">
        <w:rPr>
          <w:rFonts w:cstheme="minorHAnsi"/>
        </w:rPr>
        <w:t xml:space="preserve"> truncated the reads to a specific length (200 bp for AOB and AOA, and 210 bp for comammox).</w:t>
      </w:r>
      <w:r w:rsidR="00FE441C" w:rsidRPr="004708B0">
        <w:rPr>
          <w:rFonts w:cstheme="minorHAnsi"/>
        </w:rPr>
        <w:t xml:space="preserve"> D</w:t>
      </w:r>
      <w:r w:rsidR="009D2FA4" w:rsidRPr="004708B0">
        <w:rPr>
          <w:rFonts w:cstheme="minorHAnsi"/>
        </w:rPr>
        <w:t>ereplication was</w:t>
      </w:r>
      <w:r w:rsidR="0040508C" w:rsidRPr="004708B0">
        <w:rPr>
          <w:rFonts w:cstheme="minorHAnsi"/>
        </w:rPr>
        <w:t xml:space="preserve"> </w:t>
      </w:r>
      <w:r w:rsidR="009D2FA4" w:rsidRPr="004708B0">
        <w:rPr>
          <w:rFonts w:cstheme="minorHAnsi"/>
        </w:rPr>
        <w:t xml:space="preserve">performed </w:t>
      </w:r>
      <w:r w:rsidR="007F48E3" w:rsidRPr="004708B0">
        <w:rPr>
          <w:rFonts w:cstheme="minorHAnsi"/>
        </w:rPr>
        <w:t xml:space="preserve">to </w:t>
      </w:r>
      <w:r w:rsidR="00876AA0" w:rsidRPr="004708B0">
        <w:rPr>
          <w:rFonts w:cstheme="minorHAnsi"/>
        </w:rPr>
        <w:t>identify</w:t>
      </w:r>
      <w:r w:rsidR="007F48E3" w:rsidRPr="004708B0">
        <w:rPr>
          <w:rFonts w:cstheme="minorHAnsi"/>
        </w:rPr>
        <w:t xml:space="preserve"> unique</w:t>
      </w:r>
      <w:r w:rsidR="00F60D21" w:rsidRPr="004708B0">
        <w:rPr>
          <w:rFonts w:cstheme="minorHAnsi"/>
        </w:rPr>
        <w:t xml:space="preserve"> sequences. F</w:t>
      </w:r>
      <w:r w:rsidR="005D084B" w:rsidRPr="004708B0">
        <w:rPr>
          <w:rFonts w:cstheme="minorHAnsi"/>
        </w:rPr>
        <w:t>ull denoised sequences</w:t>
      </w:r>
      <w:r w:rsidR="00F60D21" w:rsidRPr="004708B0">
        <w:rPr>
          <w:rFonts w:cstheme="minorHAnsi"/>
        </w:rPr>
        <w:t xml:space="preserve"> were </w:t>
      </w:r>
      <w:r w:rsidR="002B1C53" w:rsidRPr="004708B0">
        <w:rPr>
          <w:rFonts w:cstheme="minorHAnsi"/>
        </w:rPr>
        <w:t xml:space="preserve">then </w:t>
      </w:r>
      <w:r w:rsidR="00F60D21" w:rsidRPr="004708B0">
        <w:rPr>
          <w:rFonts w:cstheme="minorHAnsi"/>
        </w:rPr>
        <w:lastRenderedPageBreak/>
        <w:t>generated</w:t>
      </w:r>
      <w:r w:rsidR="005D084B" w:rsidRPr="004708B0">
        <w:rPr>
          <w:rFonts w:cstheme="minorHAnsi"/>
        </w:rPr>
        <w:t xml:space="preserve"> by</w:t>
      </w:r>
      <w:r w:rsidR="009D2FA4" w:rsidRPr="004708B0">
        <w:rPr>
          <w:rFonts w:cstheme="minorHAnsi"/>
        </w:rPr>
        <w:t xml:space="preserve"> either </w:t>
      </w:r>
      <w:r w:rsidR="00A000B5" w:rsidRPr="004708B0">
        <w:rPr>
          <w:rFonts w:cstheme="minorHAnsi"/>
        </w:rPr>
        <w:t>merg</w:t>
      </w:r>
      <w:r w:rsidR="005D084B" w:rsidRPr="004708B0">
        <w:rPr>
          <w:rFonts w:cstheme="minorHAnsi"/>
        </w:rPr>
        <w:t>ing</w:t>
      </w:r>
      <w:r w:rsidR="009E0384" w:rsidRPr="004708B0">
        <w:rPr>
          <w:rFonts w:cstheme="minorHAnsi"/>
        </w:rPr>
        <w:t xml:space="preserve"> </w:t>
      </w:r>
      <w:r w:rsidR="00611BAD" w:rsidRPr="004708B0">
        <w:rPr>
          <w:rFonts w:cstheme="minorHAnsi"/>
        </w:rPr>
        <w:t>t</w:t>
      </w:r>
      <w:r w:rsidR="00074A70" w:rsidRPr="004708B0">
        <w:rPr>
          <w:rFonts w:cstheme="minorHAnsi"/>
        </w:rPr>
        <w:t>he</w:t>
      </w:r>
      <w:r w:rsidR="00611BAD" w:rsidRPr="004708B0">
        <w:rPr>
          <w:rFonts w:cstheme="minorHAnsi"/>
        </w:rPr>
        <w:t xml:space="preserve"> </w:t>
      </w:r>
      <w:r w:rsidR="009E0384" w:rsidRPr="004708B0">
        <w:rPr>
          <w:rFonts w:cstheme="minorHAnsi"/>
        </w:rPr>
        <w:t>forward and reverse reads</w:t>
      </w:r>
      <w:r w:rsidR="00C63853" w:rsidRPr="004708B0">
        <w:rPr>
          <w:rFonts w:cstheme="minorHAnsi"/>
        </w:rPr>
        <w:t xml:space="preserve"> </w:t>
      </w:r>
      <w:r w:rsidR="009D2FA4" w:rsidRPr="004708B0">
        <w:rPr>
          <w:rFonts w:cstheme="minorHAnsi"/>
        </w:rPr>
        <w:t>for</w:t>
      </w:r>
      <w:r w:rsidR="00224134" w:rsidRPr="004708B0">
        <w:rPr>
          <w:rFonts w:cstheme="minorHAnsi"/>
        </w:rPr>
        <w:t xml:space="preserve"> comammox</w:t>
      </w:r>
      <w:r w:rsidR="0032109C" w:rsidRPr="004708B0">
        <w:rPr>
          <w:rFonts w:cstheme="minorHAnsi"/>
        </w:rPr>
        <w:t xml:space="preserve"> </w:t>
      </w:r>
      <w:r w:rsidR="009D2FA4" w:rsidRPr="004708B0">
        <w:rPr>
          <w:rFonts w:cstheme="minorHAnsi"/>
        </w:rPr>
        <w:t>or</w:t>
      </w:r>
      <w:r w:rsidR="00224134" w:rsidRPr="004708B0">
        <w:rPr>
          <w:rFonts w:cstheme="minorHAnsi"/>
        </w:rPr>
        <w:t xml:space="preserve"> </w:t>
      </w:r>
      <w:r w:rsidR="008F1096" w:rsidRPr="004708B0">
        <w:rPr>
          <w:rFonts w:cstheme="minorHAnsi"/>
        </w:rPr>
        <w:t>simply</w:t>
      </w:r>
      <w:r w:rsidR="009D2FA4" w:rsidRPr="004708B0">
        <w:rPr>
          <w:rFonts w:cstheme="minorHAnsi"/>
        </w:rPr>
        <w:t xml:space="preserve"> </w:t>
      </w:r>
      <w:r w:rsidR="00074A70" w:rsidRPr="004708B0">
        <w:rPr>
          <w:rFonts w:cstheme="minorHAnsi"/>
        </w:rPr>
        <w:t>concatena</w:t>
      </w:r>
      <w:r w:rsidR="009D2FA4" w:rsidRPr="004708B0">
        <w:rPr>
          <w:rFonts w:cstheme="minorHAnsi"/>
        </w:rPr>
        <w:t>t</w:t>
      </w:r>
      <w:r w:rsidR="005D084B" w:rsidRPr="004708B0">
        <w:rPr>
          <w:rFonts w:cstheme="minorHAnsi"/>
        </w:rPr>
        <w:t>ing</w:t>
      </w:r>
      <w:r w:rsidR="00074A70" w:rsidRPr="004708B0">
        <w:rPr>
          <w:rFonts w:cstheme="minorHAnsi"/>
        </w:rPr>
        <w:t xml:space="preserve"> the non-overlapping </w:t>
      </w:r>
      <w:r w:rsidR="00224134" w:rsidRPr="004708B0">
        <w:rPr>
          <w:rFonts w:cstheme="minorHAnsi"/>
        </w:rPr>
        <w:t xml:space="preserve">forward and reverse reads </w:t>
      </w:r>
      <w:r w:rsidR="009D2FA4" w:rsidRPr="004708B0">
        <w:rPr>
          <w:rFonts w:cstheme="minorHAnsi"/>
        </w:rPr>
        <w:t>for</w:t>
      </w:r>
      <w:r w:rsidR="00224134" w:rsidRPr="004708B0">
        <w:rPr>
          <w:rFonts w:cstheme="minorHAnsi"/>
        </w:rPr>
        <w:t xml:space="preserve"> AOB and AOA</w:t>
      </w:r>
      <w:r w:rsidR="009D2FA4" w:rsidRPr="004708B0">
        <w:rPr>
          <w:rFonts w:cstheme="minorHAnsi"/>
        </w:rPr>
        <w:t>.</w:t>
      </w:r>
      <w:r w:rsidR="008F1096" w:rsidRPr="004708B0">
        <w:rPr>
          <w:rFonts w:cstheme="minorHAnsi"/>
        </w:rPr>
        <w:t xml:space="preserve"> </w:t>
      </w:r>
      <w:r w:rsidR="00F60D21" w:rsidRPr="004708B0">
        <w:rPr>
          <w:rFonts w:cstheme="minorHAnsi"/>
        </w:rPr>
        <w:t>Furthermore</w:t>
      </w:r>
      <w:r w:rsidR="008F1096" w:rsidRPr="004708B0">
        <w:rPr>
          <w:rFonts w:cstheme="minorHAnsi"/>
        </w:rPr>
        <w:t xml:space="preserve">, </w:t>
      </w:r>
      <w:r w:rsidR="000D5B16" w:rsidRPr="004708B0">
        <w:rPr>
          <w:rFonts w:cstheme="minorHAnsi"/>
        </w:rPr>
        <w:t xml:space="preserve">an </w:t>
      </w:r>
      <w:r w:rsidR="005F4CE4" w:rsidRPr="004708B0">
        <w:rPr>
          <w:rFonts w:cstheme="minorHAnsi"/>
        </w:rPr>
        <w:t>ASV table</w:t>
      </w:r>
      <w:r w:rsidR="008F1096" w:rsidRPr="004708B0">
        <w:rPr>
          <w:rFonts w:cstheme="minorHAnsi"/>
        </w:rPr>
        <w:t xml:space="preserve"> was constructed and</w:t>
      </w:r>
      <w:r w:rsidR="0032109C" w:rsidRPr="004708B0">
        <w:rPr>
          <w:rFonts w:cstheme="minorHAnsi"/>
        </w:rPr>
        <w:t xml:space="preserve"> </w:t>
      </w:r>
      <w:r w:rsidR="008F1096" w:rsidRPr="004708B0">
        <w:rPr>
          <w:rFonts w:cstheme="minorHAnsi"/>
        </w:rPr>
        <w:t>any chimer</w:t>
      </w:r>
      <w:r w:rsidR="005D084B" w:rsidRPr="004708B0">
        <w:rPr>
          <w:rFonts w:cstheme="minorHAnsi"/>
        </w:rPr>
        <w:t>ic sequences</w:t>
      </w:r>
      <w:r w:rsidR="008F1096" w:rsidRPr="004708B0">
        <w:rPr>
          <w:rFonts w:cstheme="minorHAnsi"/>
        </w:rPr>
        <w:t xml:space="preserve"> were eliminated from the table.</w:t>
      </w:r>
      <w:r w:rsidR="00574389" w:rsidRPr="004708B0">
        <w:rPr>
          <w:rFonts w:cstheme="minorHAnsi"/>
        </w:rPr>
        <w:t xml:space="preserve"> </w:t>
      </w:r>
      <w:r w:rsidR="00F60D21" w:rsidRPr="004708B0">
        <w:rPr>
          <w:rFonts w:cstheme="minorHAnsi"/>
        </w:rPr>
        <w:t>T</w:t>
      </w:r>
      <w:r w:rsidR="00574389" w:rsidRPr="004708B0">
        <w:rPr>
          <w:rFonts w:cstheme="minorHAnsi"/>
        </w:rPr>
        <w:t>he</w:t>
      </w:r>
      <w:r w:rsidR="00FF3CE2" w:rsidRPr="004708B0">
        <w:rPr>
          <w:rFonts w:cstheme="minorHAnsi"/>
        </w:rPr>
        <w:t xml:space="preserve"> next step in the</w:t>
      </w:r>
      <w:r w:rsidR="00574389" w:rsidRPr="004708B0">
        <w:rPr>
          <w:rFonts w:cstheme="minorHAnsi"/>
        </w:rPr>
        <w:t xml:space="preserve"> AMOA-SEQ pipeline</w:t>
      </w:r>
      <w:r w:rsidR="00F60D21" w:rsidRPr="004708B0">
        <w:rPr>
          <w:rFonts w:cstheme="minorHAnsi"/>
        </w:rPr>
        <w:t xml:space="preserve"> </w:t>
      </w:r>
      <w:r w:rsidR="00B5015D" w:rsidRPr="004708B0">
        <w:rPr>
          <w:rFonts w:cstheme="minorHAnsi"/>
        </w:rPr>
        <w:t>was</w:t>
      </w:r>
      <w:r w:rsidR="00574389" w:rsidRPr="004708B0">
        <w:rPr>
          <w:rFonts w:cstheme="minorHAnsi"/>
        </w:rPr>
        <w:t xml:space="preserve"> selecting </w:t>
      </w:r>
      <w:r w:rsidR="000D5B16" w:rsidRPr="004708B0">
        <w:rPr>
          <w:rFonts w:cstheme="minorHAnsi"/>
        </w:rPr>
        <w:t>the DADA2</w:t>
      </w:r>
      <w:r w:rsidR="003A11A1" w:rsidRPr="004708B0">
        <w:rPr>
          <w:rFonts w:cstheme="minorHAnsi"/>
        </w:rPr>
        <w:t>-</w:t>
      </w:r>
      <w:r w:rsidR="000D5B16" w:rsidRPr="004708B0">
        <w:rPr>
          <w:rFonts w:cstheme="minorHAnsi"/>
        </w:rPr>
        <w:t xml:space="preserve">generated </w:t>
      </w:r>
      <w:r w:rsidR="00574389" w:rsidRPr="004708B0">
        <w:rPr>
          <w:rFonts w:cstheme="minorHAnsi"/>
        </w:rPr>
        <w:t>ASV sequences that match the expected amplicon size</w:t>
      </w:r>
      <w:r w:rsidR="0040508C" w:rsidRPr="004708B0">
        <w:rPr>
          <w:rFonts w:cstheme="minorHAnsi"/>
        </w:rPr>
        <w:t xml:space="preserve"> (452, 410, and 396 bp for AOB, AOA, and comammox, respectively)</w:t>
      </w:r>
      <w:r w:rsidR="00574389" w:rsidRPr="004708B0">
        <w:rPr>
          <w:rFonts w:cstheme="minorHAnsi"/>
        </w:rPr>
        <w:t xml:space="preserve"> using SeqKit </w:t>
      </w:r>
      <w:r w:rsidR="00574389" w:rsidRPr="004708B0">
        <w:rPr>
          <w:rFonts w:cstheme="minorHAnsi"/>
        </w:rPr>
        <w:fldChar w:fldCharType="begin"/>
      </w:r>
      <w:r w:rsidR="00574389" w:rsidRPr="004708B0">
        <w:rPr>
          <w:rFonts w:cstheme="minorHAnsi"/>
        </w:rPr>
        <w:instrText xml:space="preserve"> ADDIN ZOTERO_ITEM CSL_CITATION {"citationID":"3PZB0TJ5","properties":{"formattedCitation":"(Shen et al., 2016)","plainCitation":"(Shen et al., 2016)","noteIndex":0},"citationItems":[{"id":98,"uris":["http://zotero.org/users/local/JetUa067/items/2P2LSN2Z"],"itemData":{"id":98,"type":"article-journal","abstract":"FASTA and FASTQ are basic and ubiquitous formats for storing nucleotide and protein sequences. Common manipulations of FASTA/Q file include converting, searching, filtering, deduplication, splitting, shuffling, and sampling. Existing tools only implement some of these manipulations, and not particularly efficiently, and some are only available for certain operating systems. Furthermore, the complicated installation process of required packages and running environments can render these programs less user friendly. This paper describes a cross-platform ultrafast comprehensive toolkit for FASTA/Q processing. SeqKit provides executable binary files for all major operating systems, including Windows, Linux, and Mac OSX, and can be directly used without any dependencies or pre-configurations. SeqKit demonstrates competitive performance in execution time and memory usage compared to similar tools. The efficiency and usability of SeqKit enable researchers to rapidly accomplish common FASTA/Q file manipulations. SeqKit is open source and available on Github at https://github.com/shenwei356/seqkit.","container-title":"PLOS ONE","DOI":"10.1371/journal.pone.0163962","ISSN":"1932-6203","issue":"10","journalAbbreviation":"PLOS ONE","language":"en","note":"publisher: Public Library of Science","page":"e0163962","source":"PLoS Journals","title":"SeqKit: A Cross-Platform and Ultrafast Toolkit for FASTA/Q File Manipulation","title-short":"SeqKit","volume":"11","author":[{"family":"Shen","given":"Wei"},{"family":"Le","given":"Shuai"},{"family":"Li","given":"Yan"},{"family":"Hu","given":"Fuquan"}],"issued":{"date-parts":[["2016",10,5]]}}}],"schema":"https://github.com/citation-style-language/schema/raw/master/csl-citation.json"} </w:instrText>
      </w:r>
      <w:r w:rsidR="00574389" w:rsidRPr="004708B0">
        <w:rPr>
          <w:rFonts w:cstheme="minorHAnsi"/>
        </w:rPr>
        <w:fldChar w:fldCharType="separate"/>
      </w:r>
      <w:r w:rsidR="00574389" w:rsidRPr="004708B0">
        <w:rPr>
          <w:rFonts w:cstheme="minorHAnsi"/>
        </w:rPr>
        <w:t>(Shen et al., 2016)</w:t>
      </w:r>
      <w:r w:rsidR="00574389" w:rsidRPr="004708B0">
        <w:rPr>
          <w:rFonts w:cstheme="minorHAnsi"/>
        </w:rPr>
        <w:fldChar w:fldCharType="end"/>
      </w:r>
      <w:r w:rsidR="00495EDC" w:rsidRPr="004708B0">
        <w:rPr>
          <w:rFonts w:cstheme="minorHAnsi"/>
        </w:rPr>
        <w:t xml:space="preserve"> to generate correct ASV sequences</w:t>
      </w:r>
      <w:r w:rsidR="00B5015D" w:rsidRPr="004708B0">
        <w:rPr>
          <w:rFonts w:cstheme="minorHAnsi"/>
        </w:rPr>
        <w:t>.</w:t>
      </w:r>
      <w:r w:rsidR="00B7272D" w:rsidRPr="004708B0">
        <w:rPr>
          <w:rFonts w:cstheme="minorHAnsi"/>
        </w:rPr>
        <w:t xml:space="preserve"> </w:t>
      </w:r>
      <w:r w:rsidR="00495EDC" w:rsidRPr="004708B0">
        <w:rPr>
          <w:rFonts w:cstheme="minorHAnsi"/>
        </w:rPr>
        <w:t>Taxonomic annotation of these ASV sequences</w:t>
      </w:r>
      <w:r w:rsidR="00B7272D" w:rsidRPr="004708B0">
        <w:rPr>
          <w:rFonts w:cstheme="minorHAnsi"/>
        </w:rPr>
        <w:t xml:space="preserve"> against the reference data sets of the AMOA sequence database was performed using DIAMOND BLASTx </w:t>
      </w:r>
      <w:r w:rsidR="00B7272D" w:rsidRPr="004708B0">
        <w:rPr>
          <w:rFonts w:cstheme="minorHAnsi"/>
        </w:rPr>
        <w:fldChar w:fldCharType="begin"/>
      </w:r>
      <w:r w:rsidR="00B7272D" w:rsidRPr="004708B0">
        <w:rPr>
          <w:rFonts w:cstheme="minorHAnsi"/>
        </w:rPr>
        <w:instrText xml:space="preserve"> ADDIN ZOTERO_ITEM CSL_CITATION {"citationID":"oA4DDwDj","properties":{"formattedCitation":"(Buchfink et al., 2021)","plainCitation":"(Buchfink et al., 2021)","noteIndex":0},"citationItems":[{"id":113,"uris":["http://zotero.org/users/local/JetUa067/items/3DVHJAGT"],"itemData":{"id":113,"type":"article-journal","abstract":"We are at the beginning of a genomic revolution in which all known species are planned to be sequenced. Accessing such data for comparative analyses is crucial in this new age of data-driven biology. Here, we introduce an improved version of DIAMOND that greatly exceeds previous search performances and harnesses supercomputing to perform tree-of-life scale protein alignments in hours, while matching the sensitivity of the gold standard BLASTP.","container-title":"Nature Methods","DOI":"10.1038/s41592-021-01101-x","ISSN":"1548-7105","issue":"4","journalAbbreviation":"Nat Methods","language":"en","license":"2021 The Author(s)","note":"number: 4\npublisher: Nature Publishing Group","page":"366-368","source":"www.nature.com","title":"Sensitive protein alignments at tree-of-life scale using DIAMOND","volume":"18","author":[{"family":"Buchfink","given":"Benjamin"},{"family":"Reuter","given":"Klaus"},{"family":"Drost","given":"Hajk-Georg"}],"issued":{"date-parts":[["2021",4]]}}}],"schema":"https://github.com/citation-style-language/schema/raw/master/csl-citation.json"} </w:instrText>
      </w:r>
      <w:r w:rsidR="00B7272D" w:rsidRPr="004708B0">
        <w:rPr>
          <w:rFonts w:cstheme="minorHAnsi"/>
        </w:rPr>
        <w:fldChar w:fldCharType="separate"/>
      </w:r>
      <w:r w:rsidR="00B7272D" w:rsidRPr="004708B0">
        <w:rPr>
          <w:rFonts w:cstheme="minorHAnsi"/>
        </w:rPr>
        <w:t>(Buchfink et al., 2021)</w:t>
      </w:r>
      <w:r w:rsidR="00B7272D" w:rsidRPr="004708B0">
        <w:rPr>
          <w:rFonts w:cstheme="minorHAnsi"/>
        </w:rPr>
        <w:fldChar w:fldCharType="end"/>
      </w:r>
      <w:r w:rsidR="00B7272D" w:rsidRPr="004708B0">
        <w:rPr>
          <w:rFonts w:cstheme="minorHAnsi"/>
        </w:rPr>
        <w:t xml:space="preserve">. </w:t>
      </w:r>
      <w:r w:rsidR="0087192C" w:rsidRPr="004708B0">
        <w:rPr>
          <w:rFonts w:cstheme="minorHAnsi"/>
        </w:rPr>
        <w:t xml:space="preserve">The </w:t>
      </w:r>
      <w:r w:rsidR="00723C96" w:rsidRPr="004708B0">
        <w:rPr>
          <w:rFonts w:cstheme="minorHAnsi"/>
        </w:rPr>
        <w:t xml:space="preserve">AMOA </w:t>
      </w:r>
      <w:r w:rsidR="00854FF9" w:rsidRPr="004708B0">
        <w:rPr>
          <w:rFonts w:cstheme="minorHAnsi"/>
        </w:rPr>
        <w:t>database i</w:t>
      </w:r>
      <w:r w:rsidR="00B7272D" w:rsidRPr="004708B0">
        <w:rPr>
          <w:rFonts w:cstheme="minorHAnsi"/>
        </w:rPr>
        <w:t>ncorporated</w:t>
      </w:r>
      <w:r w:rsidR="00854FF9" w:rsidRPr="004708B0">
        <w:rPr>
          <w:rFonts w:cstheme="minorHAnsi"/>
        </w:rPr>
        <w:t xml:space="preserve"> in th</w:t>
      </w:r>
      <w:r w:rsidR="00B7272D" w:rsidRPr="004708B0">
        <w:rPr>
          <w:rFonts w:cstheme="minorHAnsi"/>
        </w:rPr>
        <w:t>is</w:t>
      </w:r>
      <w:r w:rsidR="0040508C" w:rsidRPr="004708B0">
        <w:rPr>
          <w:rFonts w:cstheme="minorHAnsi"/>
        </w:rPr>
        <w:t xml:space="preserve"> AM</w:t>
      </w:r>
      <w:r w:rsidR="00985BAF" w:rsidRPr="004708B0">
        <w:rPr>
          <w:rFonts w:cstheme="minorHAnsi"/>
        </w:rPr>
        <w:t>O</w:t>
      </w:r>
      <w:r w:rsidR="0040508C" w:rsidRPr="004708B0">
        <w:rPr>
          <w:rFonts w:cstheme="minorHAnsi"/>
        </w:rPr>
        <w:t>A-SEQ</w:t>
      </w:r>
      <w:r w:rsidR="00854FF9" w:rsidRPr="004708B0">
        <w:rPr>
          <w:rFonts w:cstheme="minorHAnsi"/>
        </w:rPr>
        <w:t xml:space="preserve"> pipeline </w:t>
      </w:r>
      <w:r w:rsidR="003A11A1" w:rsidRPr="004708B0">
        <w:rPr>
          <w:rFonts w:cstheme="minorHAnsi"/>
        </w:rPr>
        <w:t>was</w:t>
      </w:r>
      <w:r w:rsidR="00854FF9" w:rsidRPr="004708B0">
        <w:rPr>
          <w:rFonts w:cstheme="minorHAnsi"/>
        </w:rPr>
        <w:t xml:space="preserve"> c</w:t>
      </w:r>
      <w:r w:rsidR="0040508C" w:rsidRPr="004708B0">
        <w:rPr>
          <w:rFonts w:cstheme="minorHAnsi"/>
        </w:rPr>
        <w:t>onstructed</w:t>
      </w:r>
      <w:r w:rsidR="003A11A1" w:rsidRPr="004708B0">
        <w:rPr>
          <w:rFonts w:cstheme="minorHAnsi"/>
        </w:rPr>
        <w:t xml:space="preserve"> by curating </w:t>
      </w:r>
      <w:r w:rsidR="003A11A1" w:rsidRPr="004708B0">
        <w:rPr>
          <w:rFonts w:cstheme="minorHAnsi"/>
          <w:i/>
          <w:iCs/>
        </w:rPr>
        <w:t>amoA</w:t>
      </w:r>
      <w:r w:rsidR="003A11A1" w:rsidRPr="004708B0">
        <w:rPr>
          <w:rFonts w:cstheme="minorHAnsi"/>
        </w:rPr>
        <w:t xml:space="preserve"> gene sequences</w:t>
      </w:r>
      <w:r w:rsidR="00854FF9" w:rsidRPr="004708B0">
        <w:rPr>
          <w:rFonts w:cstheme="minorHAnsi"/>
        </w:rPr>
        <w:t xml:space="preserve"> </w:t>
      </w:r>
      <w:r w:rsidR="0040508C" w:rsidRPr="004708B0">
        <w:rPr>
          <w:rFonts w:cstheme="minorHAnsi"/>
        </w:rPr>
        <w:t>from different resources</w:t>
      </w:r>
      <w:r w:rsidR="003A11A1" w:rsidRPr="004708B0">
        <w:rPr>
          <w:rFonts w:cstheme="minorHAnsi"/>
        </w:rPr>
        <w:t xml:space="preserve">, such as </w:t>
      </w:r>
      <w:r w:rsidR="00854FF9" w:rsidRPr="004708B0">
        <w:rPr>
          <w:rFonts w:cstheme="minorHAnsi"/>
        </w:rPr>
        <w:t>NCBI and IMG-JGI</w:t>
      </w:r>
      <w:r w:rsidR="00985BAF" w:rsidRPr="004708B0">
        <w:rPr>
          <w:rFonts w:cstheme="minorHAnsi"/>
        </w:rPr>
        <w:t xml:space="preserve"> databases</w:t>
      </w:r>
      <w:r w:rsidR="003A11A1" w:rsidRPr="004708B0">
        <w:rPr>
          <w:rFonts w:cstheme="minorHAnsi"/>
        </w:rPr>
        <w:t>,</w:t>
      </w:r>
      <w:r w:rsidR="00985BAF" w:rsidRPr="004708B0">
        <w:rPr>
          <w:rFonts w:cstheme="minorHAnsi"/>
        </w:rPr>
        <w:t xml:space="preserve"> </w:t>
      </w:r>
      <w:r w:rsidR="00AA6246" w:rsidRPr="004708B0">
        <w:rPr>
          <w:rFonts w:cstheme="minorHAnsi"/>
        </w:rPr>
        <w:t>and also</w:t>
      </w:r>
      <w:r w:rsidR="003A11A1" w:rsidRPr="004708B0">
        <w:rPr>
          <w:rFonts w:cstheme="minorHAnsi"/>
        </w:rPr>
        <w:t xml:space="preserve"> from </w:t>
      </w:r>
      <w:r w:rsidR="00854FF9" w:rsidRPr="004708B0">
        <w:rPr>
          <w:rFonts w:cstheme="minorHAnsi"/>
        </w:rPr>
        <w:t xml:space="preserve">previous studies </w:t>
      </w:r>
      <w:r w:rsidR="0040508C" w:rsidRPr="004708B0">
        <w:rPr>
          <w:rFonts w:cstheme="minorHAnsi"/>
        </w:rPr>
        <w:fldChar w:fldCharType="begin"/>
      </w:r>
      <w:r w:rsidR="0040508C" w:rsidRPr="004708B0">
        <w:rPr>
          <w:rFonts w:cstheme="minorHAnsi"/>
        </w:rPr>
        <w:instrText xml:space="preserve"> ADDIN ZOTERO_ITEM CSL_CITATION {"citationID":"ynmxdDTG","properties":{"formattedCitation":"(Aigle et al., 2019; Alves et al., 2018; Palomo et al., 2022)","plainCitation":"(Aigle et al., 2019; Alves et al., 2018; Palomo et al., 2022)","noteIndex":0},"citationItems":[{"id":102,"uris":["http://zotero.org/users/local/JetUa067/items/36IBIRC2"],"itemData":{"id":102,"type":"article-journal","abstract":"BACKGROUND: Characterisation of microbial communities increasingly involves use of high throughput sequencing methods (e.g. MiSeq Illumina) that amplify relatively short sequences of 16S rRNA or functional genes, the latter including ammonia monooxygenase subunit A (amoA), a key functional gene for ammonia oxidising bacteria (AOB) and archaea (AOA). The availability of these techniques, in combination with developments in phylogenetic methodology, provides the potential for better analysis of microbial niche specialisation. This study aimed to develop an approach for sequencing of bacterial and archaeal amoA genes amplified from soil using bioinformatics pipelines developed for general analysis of functional genes and employed sequence data to reassess phylogeny and niche specialisation in terrestrial bacterial ammonia oxidisers.\nRESULTS: amoA richness and community composition differed with bioinformatics approaches used but analysis of MiSeq sequences was reliable for both archaeal and bacterial amoA genes and was used for subsequent assessment of potential niche specialisation of soil bacteria ammonia oxidisers. Prior to ecological analysis, phylogenetic analysis of Nitrosospira, which dominates soil AOB, was revisited using a phylogenetic analysis of 16S rRNA and amoA genes in available AOB genomes. This analysis supported congruence between phylogenies of the two genes and increased previous phylogenetic resolution, providing support for additional gene clusters of potential ecological significance. Analysis of environmental sequences using these new sequencing, bioinformatics and phylogenetic approaches demonstrated, for the first time, similar niche specialisation in AOB to that in AOA, indicating pH as a key ecological factor controlling the composition of soil ammonia oxidiser communities.\nCONCLUSIONS: This study presents the first bioinformatics pipeline for optimal analysis of Illumina MiSeq sequencing of a functional gene and is adaptable to any amplicon size (even genes larger than 500 bp). The pipeline was used to provide an up-to-date phylogenetic analysis of terrestrial betaproteobacterial amoA genes and to demonstrate the importance of soil pH for their niche specialisation and is broadly applicable to other ecosystems and diverse microbiomes.","container-title":"Environmental Microbiome","DOI":"10.1186/s40793-019-0342-6","ISSN":"2524-6372","issue":"1","journalAbbreviation":"Environ Microbiome","language":"eng","note":"PMID: 33902715\nPMCID: PMC7989807","page":"3","source":"PubMed","title":"The application of high-throughput sequencing technology to analysis of amoA phylogeny and environmental niche specialisation of terrestrial bacterial ammonia-oxidisers","volume":"14","author":[{"family":"Aigle","given":"Axel"},{"family":"Prosser","given":"James I."},{"family":"Gubry-Rangin","given":"Cécile"}],"issued":{"date-parts":[["2019",7,4]]}}},{"id":100,"uris":["http://zotero.org/users/local/JetUa067/items/XGE8NHL8"],"itemData":{"id":100,"type":"article-journal","abstract":"Ammonia-oxidising archaea (AOA) are ubiquitous and abundant in nature and play a major role in nitrogen cycling. AOA have been studied intensively based on the amoA gene (encoding ammonia monooxygenase subunit A), making it the most sequenced functional marker gene. Here, based on extensive phylogenetic and meta-data analyses of 33,378 curated archaeal amoA sequences, we define a highly resolved taxonomy and uncover global environmental patterns that challenge many earlier generalisations. Particularly, we show: (i) the global frequency of AOA is extremely uneven, with few clades dominating AOA diversity in most ecosystems; (ii) characterised AOA do not represent most predominant clades in nature, including soils and oceans; (iii) the functional role of the most prevalent environmental AOA clade remains unclear; and (iv) AOA harbour molecular signatures that possibly reflect phenotypic traits. Our work synthesises information from a decade of research and provides the first integrative framework to study AOA in a global context.","container-title":"Nature Communications","DOI":"10.1038/s41467-018-03861-1","ISSN":"2041-1723","issue":"1","journalAbbreviation":"Nat Commun","language":"en","license":"2018 The Author(s)","note":"number: 1\npublisher: Nature Publishing Group","page":"1517","source":"www.nature.com","title":"Unifying the global phylogeny and environmental distribution of ammonia-oxidising archaea based on amoA genes","volume":"9","author":[{"family":"Alves","given":"Ricardo J. Eloy"},{"family":"Minh","given":"Bui Quang"},{"family":"Urich","given":"Tim"},{"family":"Haeseler","given":"Arndt","non-dropping-particle":"von"},{"family":"Schleper","given":"Christa"}],"issued":{"date-parts":[["2018",4,17]]}}},{"id":108,"uris":["http://zotero.org/users/local/JetUa067/items/B7U6QXNT"],"itemData":{"id":108,"type":"article-journal","abstract":"Microbes commonly exist in diverse and complex communities where species interact, and their genomic repertoires evolve over time. Our understanding of species interaction and evolution has increased during the last decades, but most studies of evolutionary dynamics are based on single species in isolation or in experimental systems composed of few interacting species. Here, we use the microbial ecosystem found in groundwater-fed sand filter as a model to avoid this limitation. In these open systems, diverse microbial communities experience relatively stable conditions, and the coupling between chemical and biological processes is generally well defined. Metagenomic analysis of 12 sand filters communities revealed systematic co-occurrence of at least five comammox Nitrospira species, likely promoted by low ammonium concentrations. These Nitrospira species showed intrapopulation sequence diversity, although possible clonal expansion was detected in a few abundant local comammox populations. Nitrospira species showed low homologous recombination and strong purifying selection, the latter process being especially strong in genes essential in energy metabolism. Positive selection was detected for genes related to resistance to foreign DNA and phages. We found that, compared to other habitats, groundwater-fed sand filters impose strong purifying selection and low recombination on comammox Nitrospira populations. These results suggest that evolutionary processes are more affected by habitat type than by species identity. Together, this study improves our understanding of species interaction and evolution in complex microbial communities and sheds light on the environmental dependency of evolutionary processes., IMPORTANCE Microbial species interact with each other and their environment (ecological processes) and undergo changes in their genomic repertoire over time (evolutionary processes). How these two classes of processes interact is largely unknown, especially for complex communities, as most studies of microbial evolu</w:instrText>
      </w:r>
      <w:r w:rsidR="0040508C" w:rsidRPr="004708B0">
        <w:rPr>
          <w:rFonts w:cstheme="minorHAnsi"/>
          <w:lang w:val="fr-FR"/>
        </w:rPr>
        <w:instrText xml:space="preserve">tionary dynamics consider single species in isolation or a few interacting species in simplified experimental systems. In this study, these limitations are circumvented by examining the microbial communities found in stable and well-described groundwater-fed sand filters. Combining metagenomics and strain-level analyses, we identified the microbial interactions and evolutionary processes affecting comammox Nitrospira, a recently discovered bacterial type capable of performing the whole nitrification process. We found that abundant and co-occurrent Nitrospira populations in groundwater-fed sand filters are characterized by low recombination and strong purifying selection. In addition, by comparing these observations with those obtained from Nitrospira species inhabiting other environments, we revealed that evolutionary processes are more affected by habitat type than by species identity.","container-title":"mSystems","DOI":"10.1128/msystems.01139-21","ISSN":"2379-5077","issue":"1","journalAbbreviation":"mSystems","note":"PMID: 35014874\nPMCID: PMC8751384","page":"e01139-21","source":"PubMed Central","title":"Evolutionary Ecology of Natural Comammox Nitrospira Populations","volume":"7","author":[{"family":"Palomo","given":"Alejandro"},{"family":"Dechesne","given":"Arnaud"},{"family":"Cordero","given":"Otto X."},{"family":"Smets","given":"Barth F."}],"issued":{"date-parts":[["2022"]]}}}],"schema":"https://github.com/citation-style-language/schema/raw/master/csl-citation.json"} </w:instrText>
      </w:r>
      <w:r w:rsidR="0040508C" w:rsidRPr="004708B0">
        <w:rPr>
          <w:rFonts w:cstheme="minorHAnsi"/>
        </w:rPr>
        <w:fldChar w:fldCharType="separate"/>
      </w:r>
      <w:r w:rsidR="0040508C" w:rsidRPr="004708B0">
        <w:rPr>
          <w:rFonts w:cstheme="minorHAnsi"/>
          <w:lang w:val="fr-FR"/>
        </w:rPr>
        <w:t>(Aigle et al., 2019; Alves et al., 2018; Palomo et al., 2022)</w:t>
      </w:r>
      <w:r w:rsidR="0040508C" w:rsidRPr="004708B0">
        <w:rPr>
          <w:rFonts w:cstheme="minorHAnsi"/>
        </w:rPr>
        <w:fldChar w:fldCharType="end"/>
      </w:r>
      <w:r w:rsidR="00AA6246" w:rsidRPr="004708B0">
        <w:rPr>
          <w:rFonts w:cstheme="minorHAnsi"/>
          <w:lang w:val="fr-FR"/>
        </w:rPr>
        <w:t xml:space="preserve">, </w:t>
      </w:r>
      <w:r w:rsidR="00AA6246" w:rsidRPr="004708B0">
        <w:rPr>
          <w:rFonts w:cstheme="minorHAnsi"/>
          <w:highlight w:val="yellow"/>
          <w:lang w:val="fr-FR"/>
        </w:rPr>
        <w:t>Lee et al.</w:t>
      </w:r>
      <w:r w:rsidR="00A929C2" w:rsidRPr="004708B0">
        <w:rPr>
          <w:rFonts w:cstheme="minorHAnsi"/>
          <w:highlight w:val="yellow"/>
          <w:lang w:val="fr-FR"/>
        </w:rPr>
        <w:t xml:space="preserve">, </w:t>
      </w:r>
      <w:r w:rsidR="00AA6246" w:rsidRPr="004708B0">
        <w:rPr>
          <w:rFonts w:cstheme="minorHAnsi"/>
          <w:highlight w:val="yellow"/>
          <w:lang w:val="fr-FR"/>
        </w:rPr>
        <w:t>not yet published</w:t>
      </w:r>
      <w:r w:rsidR="00CE6758" w:rsidRPr="004708B0">
        <w:rPr>
          <w:rFonts w:cstheme="minorHAnsi"/>
          <w:highlight w:val="yellow"/>
          <w:lang w:val="fr-FR"/>
        </w:rPr>
        <w:t>.</w:t>
      </w:r>
      <w:r w:rsidR="00CE6758" w:rsidRPr="004708B0">
        <w:rPr>
          <w:rFonts w:cstheme="minorHAnsi"/>
          <w:lang w:val="fr-FR"/>
        </w:rPr>
        <w:t xml:space="preserve"> </w:t>
      </w:r>
    </w:p>
    <w:p w14:paraId="23F985F0" w14:textId="77777777" w:rsidR="00301E4B" w:rsidRPr="009E0F40" w:rsidRDefault="00301E4B" w:rsidP="00301E4B">
      <w:pPr>
        <w:spacing w:line="480" w:lineRule="auto"/>
        <w:jc w:val="both"/>
        <w:rPr>
          <w:ins w:id="15" w:author="Ari Fina Bintarti" w:date="2024-01-22T14:58:00Z"/>
          <w:rFonts w:ascii="Arial" w:hAnsi="Arial" w:cs="Arial"/>
          <w:b/>
          <w:bCs/>
        </w:rPr>
      </w:pPr>
      <w:ins w:id="16" w:author="Ari Fina Bintarti" w:date="2024-01-22T14:58:00Z">
        <w:r w:rsidRPr="009E0F40">
          <w:rPr>
            <w:rFonts w:ascii="Arial" w:hAnsi="Arial" w:cs="Arial"/>
            <w:b/>
            <w:bCs/>
          </w:rPr>
          <w:t xml:space="preserve">Sequencing </w:t>
        </w:r>
        <w:commentRangeStart w:id="17"/>
        <w:r w:rsidRPr="009E0F40">
          <w:rPr>
            <w:rFonts w:ascii="Arial" w:hAnsi="Arial" w:cs="Arial"/>
            <w:b/>
            <w:bCs/>
          </w:rPr>
          <w:t>Summary</w:t>
        </w:r>
        <w:commentRangeEnd w:id="17"/>
        <w:r w:rsidRPr="009E0F40">
          <w:rPr>
            <w:rStyle w:val="CommentReference"/>
            <w:rFonts w:ascii="Arial" w:hAnsi="Arial" w:cs="Arial"/>
          </w:rPr>
          <w:commentReference w:id="17"/>
        </w:r>
        <w:r w:rsidRPr="009E0F40">
          <w:rPr>
            <w:rFonts w:ascii="Arial" w:hAnsi="Arial" w:cs="Arial"/>
            <w:b/>
            <w:bCs/>
          </w:rPr>
          <w:t xml:space="preserve"> </w:t>
        </w:r>
      </w:ins>
    </w:p>
    <w:p w14:paraId="3694033B" w14:textId="77777777" w:rsidR="00301E4B" w:rsidRPr="009E0F40" w:rsidRDefault="00301E4B" w:rsidP="00301E4B">
      <w:pPr>
        <w:spacing w:line="480" w:lineRule="auto"/>
        <w:jc w:val="both"/>
        <w:rPr>
          <w:ins w:id="18" w:author="Ari Fina Bintarti" w:date="2024-01-22T14:58:00Z"/>
          <w:rFonts w:ascii="Arial" w:hAnsi="Arial" w:cs="Arial"/>
        </w:rPr>
      </w:pPr>
      <w:ins w:id="19" w:author="Ari Fina Bintarti" w:date="2024-01-22T14:58:00Z">
        <w:r w:rsidRPr="009E0F40">
          <w:rPr>
            <w:rFonts w:ascii="Arial" w:hAnsi="Arial" w:cs="Arial"/>
          </w:rPr>
          <w:t xml:space="preserve">We successfully obtained a total of 1 806 442, 1 528 985, and 1 924 171 quality filtered reads of AOB, AOA, and comammox </w:t>
        </w:r>
        <w:r w:rsidRPr="009E0F40">
          <w:rPr>
            <w:rFonts w:ascii="Arial" w:hAnsi="Arial" w:cs="Arial"/>
            <w:i/>
            <w:iCs/>
          </w:rPr>
          <w:t>amoA</w:t>
        </w:r>
        <w:r w:rsidRPr="009E0F40">
          <w:rPr>
            <w:rFonts w:ascii="Arial" w:hAnsi="Arial" w:cs="Arial"/>
          </w:rPr>
          <w:t xml:space="preserve"> genes, respectively, from 120 bulk soil and 72 rhizosphere samples. Amplicon Sequence Variants of AOB, AOA, and comammox generated from the rarefied reads were 1 222, 592, and 632 ASVs, respectively. Rarefaction curves of all samples reached asymptotes and showed sequencing depths were sufficient to capture all of the representative communities in the samples </w:t>
        </w:r>
        <w:r w:rsidRPr="009E0F40">
          <w:rPr>
            <w:rFonts w:ascii="Arial" w:hAnsi="Arial" w:cs="Arial"/>
            <w:highlight w:val="yellow"/>
          </w:rPr>
          <w:t>(Supplementary Fig. 1: rarefaction curve</w:t>
        </w:r>
        <w:r>
          <w:rPr>
            <w:rFonts w:ascii="Arial" w:hAnsi="Arial" w:cs="Arial"/>
            <w:highlight w:val="yellow"/>
          </w:rPr>
          <w:t>s</w:t>
        </w:r>
        <w:r w:rsidRPr="009E0F40">
          <w:rPr>
            <w:rFonts w:ascii="Arial" w:hAnsi="Arial" w:cs="Arial"/>
            <w:highlight w:val="yellow"/>
          </w:rPr>
          <w:t>)</w:t>
        </w:r>
        <w:r w:rsidRPr="009E0F40">
          <w:rPr>
            <w:rFonts w:ascii="Arial" w:hAnsi="Arial" w:cs="Arial"/>
          </w:rPr>
          <w:t>.</w:t>
        </w:r>
      </w:ins>
    </w:p>
    <w:p w14:paraId="49EA4A5D" w14:textId="77777777" w:rsidR="004708B0" w:rsidRPr="004708B0" w:rsidRDefault="004708B0" w:rsidP="004708B0">
      <w:pPr>
        <w:spacing w:after="0" w:line="480" w:lineRule="auto"/>
        <w:jc w:val="both"/>
        <w:rPr>
          <w:rFonts w:cstheme="minorHAnsi"/>
          <w:lang w:val="fr-FR"/>
        </w:rPr>
      </w:pPr>
    </w:p>
    <w:p w14:paraId="3C33A209" w14:textId="77777777" w:rsidR="008D274B" w:rsidRPr="004708B0" w:rsidRDefault="008D274B" w:rsidP="004708B0">
      <w:pPr>
        <w:spacing w:after="0" w:line="480" w:lineRule="auto"/>
        <w:jc w:val="both"/>
        <w:rPr>
          <w:rFonts w:cstheme="minorHAnsi"/>
        </w:rPr>
      </w:pPr>
      <w:r w:rsidRPr="004708B0">
        <w:rPr>
          <w:rFonts w:cstheme="minorHAnsi"/>
          <w:b/>
          <w:bCs/>
        </w:rPr>
        <w:t>Quantification</w:t>
      </w:r>
      <w:r w:rsidRPr="004708B0">
        <w:rPr>
          <w:rFonts w:cstheme="minorHAnsi"/>
          <w:b/>
          <w:bCs/>
          <w:i/>
          <w:iCs/>
        </w:rPr>
        <w:t xml:space="preserve"> </w:t>
      </w:r>
      <w:r w:rsidRPr="004708B0">
        <w:rPr>
          <w:rFonts w:cstheme="minorHAnsi"/>
          <w:b/>
          <w:bCs/>
        </w:rPr>
        <w:t>of total microbial and ammonia-oxidizing communities</w:t>
      </w:r>
    </w:p>
    <w:p w14:paraId="23DBFB5A" w14:textId="77777777" w:rsidR="00501CD8" w:rsidRDefault="00973262" w:rsidP="004708B0">
      <w:pPr>
        <w:spacing w:after="0" w:line="480" w:lineRule="auto"/>
        <w:jc w:val="both"/>
        <w:rPr>
          <w:rFonts w:cstheme="minorHAnsi"/>
        </w:rPr>
      </w:pPr>
      <w:r w:rsidRPr="004708B0">
        <w:rPr>
          <w:rFonts w:cstheme="minorHAnsi"/>
          <w:b/>
          <w:bCs/>
        </w:rPr>
        <w:tab/>
      </w:r>
      <w:r w:rsidR="009D17A0" w:rsidRPr="004708B0">
        <w:rPr>
          <w:rFonts w:cstheme="minorHAnsi"/>
        </w:rPr>
        <w:t>Real-time quantitative PCR (qPCR)</w:t>
      </w:r>
      <w:r w:rsidR="000500CB" w:rsidRPr="004708B0">
        <w:rPr>
          <w:rFonts w:cstheme="minorHAnsi"/>
        </w:rPr>
        <w:t xml:space="preserve"> assays</w:t>
      </w:r>
      <w:r w:rsidR="009D17A0" w:rsidRPr="004708B0">
        <w:rPr>
          <w:rFonts w:cstheme="minorHAnsi"/>
        </w:rPr>
        <w:t xml:space="preserve"> </w:t>
      </w:r>
      <w:r w:rsidR="007A2E98" w:rsidRPr="004708B0">
        <w:rPr>
          <w:rFonts w:cstheme="minorHAnsi"/>
        </w:rPr>
        <w:t xml:space="preserve">of 16S rRNA and </w:t>
      </w:r>
      <w:r w:rsidR="007A2E98" w:rsidRPr="004708B0">
        <w:rPr>
          <w:rFonts w:cstheme="minorHAnsi"/>
          <w:i/>
          <w:iCs/>
        </w:rPr>
        <w:t xml:space="preserve">amoA </w:t>
      </w:r>
      <w:r w:rsidR="007A2E98" w:rsidRPr="004708B0">
        <w:rPr>
          <w:rFonts w:cstheme="minorHAnsi"/>
        </w:rPr>
        <w:t xml:space="preserve">genes </w:t>
      </w:r>
      <w:r w:rsidR="000500CB" w:rsidRPr="004708B0">
        <w:rPr>
          <w:rFonts w:cstheme="minorHAnsi"/>
        </w:rPr>
        <w:t>were</w:t>
      </w:r>
      <w:r w:rsidR="009D17A0" w:rsidRPr="004708B0">
        <w:rPr>
          <w:rFonts w:cstheme="minorHAnsi"/>
        </w:rPr>
        <w:t xml:space="preserve"> performed to </w:t>
      </w:r>
      <w:r w:rsidR="000500CB" w:rsidRPr="004708B0">
        <w:rPr>
          <w:rFonts w:cstheme="minorHAnsi"/>
        </w:rPr>
        <w:t xml:space="preserve">quantify the </w:t>
      </w:r>
      <w:r w:rsidR="002B1C53" w:rsidRPr="004708B0">
        <w:rPr>
          <w:rFonts w:cstheme="minorHAnsi"/>
        </w:rPr>
        <w:t>abundance</w:t>
      </w:r>
      <w:r w:rsidR="00614C7F" w:rsidRPr="004708B0">
        <w:rPr>
          <w:rFonts w:cstheme="minorHAnsi"/>
        </w:rPr>
        <w:t>s</w:t>
      </w:r>
      <w:r w:rsidR="002B1C53" w:rsidRPr="004708B0">
        <w:rPr>
          <w:rFonts w:cstheme="minorHAnsi"/>
        </w:rPr>
        <w:t xml:space="preserve"> of total bacterial</w:t>
      </w:r>
      <w:r w:rsidR="00614C7F" w:rsidRPr="004708B0">
        <w:rPr>
          <w:rFonts w:cstheme="minorHAnsi"/>
        </w:rPr>
        <w:t xml:space="preserve"> and ammonia-oxidizing communities</w:t>
      </w:r>
      <w:r w:rsidR="007A2E98" w:rsidRPr="004708B0">
        <w:rPr>
          <w:rFonts w:cstheme="minorHAnsi"/>
        </w:rPr>
        <w:t>, respectively</w:t>
      </w:r>
      <w:r w:rsidR="00B45D0D" w:rsidRPr="004708B0">
        <w:rPr>
          <w:rFonts w:cstheme="minorHAnsi"/>
        </w:rPr>
        <w:t xml:space="preserve">. </w:t>
      </w:r>
      <w:r w:rsidR="00B51A57" w:rsidRPr="004708B0">
        <w:rPr>
          <w:rFonts w:cstheme="minorHAnsi"/>
        </w:rPr>
        <w:t>Total bacterial communities were quantified</w:t>
      </w:r>
      <w:r w:rsidR="005B765D" w:rsidRPr="004708B0">
        <w:rPr>
          <w:rFonts w:cstheme="minorHAnsi"/>
        </w:rPr>
        <w:t xml:space="preserve"> using </w:t>
      </w:r>
      <w:r w:rsidR="004C1658" w:rsidRPr="004708B0">
        <w:rPr>
          <w:rFonts w:cstheme="minorHAnsi"/>
        </w:rPr>
        <w:t xml:space="preserve">341F and 534R primer pair </w:t>
      </w:r>
      <w:r w:rsidR="004C1658" w:rsidRPr="004708B0">
        <w:rPr>
          <w:rFonts w:cstheme="minorHAnsi"/>
        </w:rPr>
        <w:fldChar w:fldCharType="begin"/>
      </w:r>
      <w:r w:rsidR="004C1658" w:rsidRPr="004708B0">
        <w:rPr>
          <w:rFonts w:cstheme="minorHAnsi"/>
        </w:rPr>
        <w:instrText xml:space="preserve"> ADDIN ZOTERO_ITEM CSL_CITATION {"citationID":"Hvv4MGo0","properties":{"formattedCitation":"(Muyzer et al., 1993)","plainCitation":"(Muyzer et al., 1993)","noteIndex":0},"citationItems":[{"id":118,"uris":["http://zotero.org/users/local/JetUa067/items/KAVMDA8G"],"itemData":{"id":118,"type":"article-journal","abstract":"We describe a new molecular approach to analyzing the genetic diversity of complex microbial populations. This technique is based on the separation of polymerase chain reaction-amplified fragments of genes coding for 16S rRNA, all the same length, by denaturing gradient gel electrophoresis (DGGE). DGGE analysis of different microbial communities demonstrated the presence of up to 10 distinguishable bands in the separation pattern, which were most likely derived from as many different species constituting these populations, and thereby generated a DGGE profile of the populations. We showed that it is possible to identify constituents which represent only 1% of the total population. With an oligonucleotide probe specific for the V3 region of 16S rRNA of sulfate-reducing bacteria, particular DNA fragments from some of the microbial populations could be identified by hybridization analysis. Analysis of the genomic DNA from a bacterial biofilm grown under aerobic conditions suggests that sulfate-reducing bacteria, despite their anaerobicity, were present in this environment. The results we obtained demonstrate that this technique will contribute to our understanding of the genetic diversity of uncharacterized microbial populations.","container-title":"Applied and Environmental Microbiology","ISSN":"0099-2240","issue":"3","journalAbbreviation":"Appl Environ Microbiol","note":"PMID: 7683183\nPMCID: PMC202176","page":"695-700","source":"PubMed Central","title":"Profiling of complex microbial populations by denaturing gradient gel electrophoresis analysis of polymerase chain reaction-amplified genes coding for 16S rRNA.","volume":"59","author":[{"family":"Muyzer","given":"G"},{"family":"Waal","given":"E C","non-dropping-particle":"de"},{"family":"Uitterlinden","given":"A G"}],"issued":{"date-parts":[["1993",3]]}}}],"schema":"https://github.com/citation-style-language/schema/raw/master/csl-citation.json"} </w:instrText>
      </w:r>
      <w:r w:rsidR="004C1658" w:rsidRPr="004708B0">
        <w:rPr>
          <w:rFonts w:cstheme="minorHAnsi"/>
        </w:rPr>
        <w:fldChar w:fldCharType="separate"/>
      </w:r>
      <w:r w:rsidR="004C1658" w:rsidRPr="004708B0">
        <w:rPr>
          <w:rFonts w:cstheme="minorHAnsi"/>
        </w:rPr>
        <w:t>(Muyzer et al., 1993)</w:t>
      </w:r>
      <w:r w:rsidR="004C1658" w:rsidRPr="004708B0">
        <w:rPr>
          <w:rFonts w:cstheme="minorHAnsi"/>
        </w:rPr>
        <w:fldChar w:fldCharType="end"/>
      </w:r>
      <w:r w:rsidR="004C1658" w:rsidRPr="004708B0">
        <w:rPr>
          <w:rFonts w:cstheme="minorHAnsi"/>
        </w:rPr>
        <w:t>, which amplifies the V3 region of the 16S rRNA gene</w:t>
      </w:r>
      <w:r w:rsidR="004F750D" w:rsidRPr="004708B0">
        <w:rPr>
          <w:rFonts w:cstheme="minorHAnsi"/>
        </w:rPr>
        <w:t xml:space="preserve">, according to the previous studies </w:t>
      </w:r>
      <w:r w:rsidR="004F750D" w:rsidRPr="004708B0">
        <w:rPr>
          <w:rFonts w:cstheme="minorHAnsi"/>
        </w:rPr>
        <w:fldChar w:fldCharType="begin"/>
      </w:r>
      <w:r w:rsidR="004F750D" w:rsidRPr="004708B0">
        <w:rPr>
          <w:rFonts w:cstheme="minorHAnsi"/>
        </w:rPr>
        <w:instrText xml:space="preserve"> ADDIN ZOTERO_ITEM CSL_CITATION {"citationID":"aCzHfw1A","properties":{"formattedCitation":"(L\\uc0\\u243{}pez-Guti\\uc0\\u233{}rrez et al., 2004; Ochsenreiter et al., 2003)","plainCitation":"(López-Gutiérrez et al., 2004; Ochsenreiter et al., 2003)","noteIndex":0},"citationItems":[{"id":130,"uris":["http://zotero.org/users/local/JetUa067/items/SN8UBN82"],"itemData":{"id":130,"type":"article-journal","abstract":"Nitrate reduction is performed by phylogenetically diverse bacteria. Analysis of narG (alpha subunit of the membrane bound nitrate reductase) trees constructed using environmental sequences revealed a new cluster that is not related to narG gene from known nitrate-reducing bacteria. In this study, primers targeting this as yet uncultivated nitrate-reducing group were designed and used to develop a real-time SYBR® Green PCR assay. The assay was tested with clones from distinct nitrate-reducing groups and applied to various environmental samples. narG copy number was high ranging between 5.08×108 and 1.12×1011 copies per gram of dry weight of environmental sample. Environmental real-time PCR products were cloned and sequenced. Data was used to generate a phylogenetic tree showing that all environmental products belonged to the target group. Moreover, 16S rDNA copy number was quantified in the different environments by real-time PCR using universal primers for Eubacteria. 16S rDNA copy number was similar or slightly higher than that of narG, between 7.12×109 and 1.14×1011 copies per gram of dry weight of environmental sample. Therefore, the yet uncultivated nitrate-reducing group targeted in this study seems to be numerically important in the environment, as revealed by narG high absolute and relative densities across various environments. Further analysis of the density of the nitrate-reducing community as a whole by real-time PCR may provide insights into the correlation between microbial density, diversity and activity.","container-title":"Journal of Microbiological Methods","DOI":"10.1016/j.mimet.2004.02.009","ISSN":"0167-7012","issue":"3","journalAbbreviation":"Journal of Microbiological Methods","page":"399-407","source":"ScienceDirect","title":"Quantification of a novel group of nitrate-reducing bacteria in the environment by real-time PCR","volume":"57","author":[{"family":"López-Gutiérrez","given":"Juan C"},{"family":"Henry","given":"Sonia"},{"family":"Hallet","given":"Stéphanie"},{"family":"Martin-Laurent","given":"Fabrice"},{"family":"Catroux","given":"Gérard"},{"family":"Philippot","given":"Laurent"}],"issued":{"date-parts":[["2004",6,1]]}}},{"id":121,"uris":["http://zotero.org/users/local/JetUa067/items/99GA2EN4"],"itemData":{"id":121,"type":"article-journal","abstract":"Novel phylogenetic lineages of as yet uncultivated crenarchaeota have been frequently detected in low to moderate-temperature, marine and terrestrial environments. In order to gain a more comprehensive view on the distribution and diversity of Crenarchaeota in moderate habitats, we have studied 18 different terrestrial and freshwater samples by 16S rDNA-based phylogenetic surveys. In seven different soil samples of diverse geographic areas in Europe (forest, grassland, ruderal) and Asia (permafrost, ruderal) as well as in two microbial mats, we have consistently found one particular lineage of crenarchaeota. The diversity of Crenarchaeota in freshwater sediments was considerably higher with respresentative 16S rDNA sequences distributed over four different groups within the moderate crenarchaeota. Systematic analysis of a 16S rDNA universal library from a sandy ecosystem containing 800 clones exclusively revealed the presence of the soil-specific crenarchaeotal cluster. With primers specific for non-thermophilic crenarchaeota we established a rapid method to quantify archaeal 16S rDNA in real time PCR. The relative abundance of crenarchaeotal rDNA was 0.5–3% in the bulk soil sample and only 0.16% in the rhizosphere of the sandy ecosystem. A nearby agricultural setting yielded a relative abundance of 0.17% crenarchaeotal rDNA. In total our data suggest that soil crenarchaeota represent a stable and specific component of the microbiota in terrestrial habitats.","container-title":"Environmental Microbiology","DOI":"10.1046/j.1462-2920.2003.00476.x","ISSN":"1462-2920","issue":"9","language":"en","note":"_eprint: https://onlinelibrary.wiley.com/doi/pdf/10.1046/j.1462-2920.2003.00476.x","page":"787-797","source":"Wiley Online Library","title":"Diversity and abundance of Crenarchaeota in terrestrial habitats studied by 16S RNA surveys and real time PCR","volume":"5","author":[{"family":"Ochsenreiter","given":"Torsten"},{"family":"Selezi","given":"Drazenka"},{"family":"Quaiser","given":"Achim"},{"family":"Bonch-Osmolovskaya","given":"Liza"},{"family":"Schleper","given":"Christa"}],"issued":{"date-parts":[["2003"]]}}}],"schema":"https://github.com/citation-style-language/schema/raw/master/csl-citation.json"} </w:instrText>
      </w:r>
      <w:r w:rsidR="004F750D" w:rsidRPr="004708B0">
        <w:rPr>
          <w:rFonts w:cstheme="minorHAnsi"/>
        </w:rPr>
        <w:fldChar w:fldCharType="separate"/>
      </w:r>
      <w:r w:rsidR="004F750D" w:rsidRPr="004708B0">
        <w:rPr>
          <w:rFonts w:cstheme="minorHAnsi"/>
        </w:rPr>
        <w:t>(López-Gutiérrez et al., 2004; Ochsenreiter et al., 2003)</w:t>
      </w:r>
      <w:r w:rsidR="004F750D" w:rsidRPr="004708B0">
        <w:rPr>
          <w:rFonts w:cstheme="minorHAnsi"/>
        </w:rPr>
        <w:fldChar w:fldCharType="end"/>
      </w:r>
      <w:r w:rsidR="004C1658" w:rsidRPr="004708B0">
        <w:rPr>
          <w:rFonts w:cstheme="minorHAnsi"/>
        </w:rPr>
        <w:t xml:space="preserve">. </w:t>
      </w:r>
      <w:r w:rsidR="006E7A72" w:rsidRPr="004708B0">
        <w:rPr>
          <w:rFonts w:cstheme="minorHAnsi"/>
        </w:rPr>
        <w:t xml:space="preserve">Ammonia-oxidizing bacterial and archaeal abundances were determined </w:t>
      </w:r>
      <w:r w:rsidR="009D17A0" w:rsidRPr="004708B0">
        <w:rPr>
          <w:rFonts w:cstheme="minorHAnsi"/>
        </w:rPr>
        <w:t>using</w:t>
      </w:r>
      <w:r w:rsidR="00CF0D28" w:rsidRPr="004708B0">
        <w:rPr>
          <w:rFonts w:cstheme="minorHAnsi"/>
        </w:rPr>
        <w:t xml:space="preserve"> </w:t>
      </w:r>
      <w:r w:rsidR="00F61C03" w:rsidRPr="004708B0">
        <w:rPr>
          <w:rFonts w:cstheme="minorHAnsi"/>
        </w:rPr>
        <w:t xml:space="preserve">the </w:t>
      </w:r>
      <w:r w:rsidR="00CF0D28" w:rsidRPr="004708B0">
        <w:rPr>
          <w:rFonts w:cstheme="minorHAnsi"/>
          <w:i/>
          <w:iCs/>
        </w:rPr>
        <w:t>amoA</w:t>
      </w:r>
      <w:r w:rsidR="00CF0D28" w:rsidRPr="004708B0">
        <w:rPr>
          <w:rFonts w:cstheme="minorHAnsi"/>
        </w:rPr>
        <w:t xml:space="preserve"> gene-targeted primer</w:t>
      </w:r>
      <w:r w:rsidR="00F61C03" w:rsidRPr="004708B0">
        <w:rPr>
          <w:rFonts w:cstheme="minorHAnsi"/>
        </w:rPr>
        <w:t xml:space="preserve">s </w:t>
      </w:r>
      <w:r w:rsidR="00CF0D28" w:rsidRPr="004708B0">
        <w:rPr>
          <w:rFonts w:cstheme="minorHAnsi"/>
        </w:rPr>
        <w:t>as described previously</w:t>
      </w:r>
      <w:r w:rsidR="00C95801" w:rsidRPr="004708B0">
        <w:rPr>
          <w:rFonts w:cstheme="minorHAnsi"/>
          <w:color w:val="000000" w:themeColor="text1"/>
        </w:rPr>
        <w:t xml:space="preserve"> </w:t>
      </w:r>
      <w:r w:rsidR="00C95801" w:rsidRPr="004708B0">
        <w:rPr>
          <w:rFonts w:cstheme="minorHAnsi"/>
          <w:color w:val="000000" w:themeColor="text1"/>
        </w:rPr>
        <w:fldChar w:fldCharType="begin"/>
      </w:r>
      <w:r w:rsidR="00B014C7" w:rsidRPr="004708B0">
        <w:rPr>
          <w:rFonts w:cstheme="minorHAnsi"/>
          <w:color w:val="000000" w:themeColor="text1"/>
        </w:rPr>
        <w:instrText xml:space="preserve"> ADDIN ZOTERO_ITEM CSL_CITATION {"citationID":"PZEc2uPt","properties":{"formattedCitation":"(Bru et al., 2011; Leininger et al., 2006; Tourna et al., 2008)","plainCitation":"(Bru et al., 2011; Leininger et al., 2006; Tourna et al., 2008)","noteIndex":0},"citationItems":[{"id":115,"uris":["http://zotero.org/users/local/JetUa067/items/S8EQZUUL"],"itemData":{"id":115,"type":"article-journal","abstract":"Little information is available regarding the landscape-scale distribution of microbial communities and its environmental determinants. However, a landscape perspective is needed to understand the relative importance of local and regional factors and land management for the microbial communities and the ecosystem services they provide. In the most comprehensive analysis of spatial patterns of microbial communities to date, we investigated the distribution of functional microbial communities involved in N-cycling and of the total bacterial and crenarchaeal communities over 107 sites in Burgundy, a 31,500 km(2) region of France, using a 16 × 16 km(2) sampling grid. At each sampling site, the abundance of total bacteria, crenarchaea, nitrate reducers, denitrifiers- and ammonia oxidizers were estimated by quantitative PCR and 42 soil physico-chemical properties were measured. The relative contributions of land use, spatial distance, climatic conditions, time, and soil physico-chemical properties to the spatial distribution of the different communities were analyzed by canonical variation partitioning. Our results indicate that 43-85% of the spatial variation in community abundances could be explained by the measured environmental parameters, with soil chemical properties (mostly pH) being the main driver. We found spatial autocorrelation up to 739 km and used geostatistical modelling to generate predictive maps of the distribution of microbial communities at the landscape scale. The present study highlights the potential of a spatially explicit approach for microbial ecology to identify the overarching factors driving the spatial heterogeneity of microbial communities even at the landscape scale.","container-title":"The ISME journal","DOI":"10.1038/ismej.2010.130","ISSN":"1751-7370","issue":"3","journalAbbreviation":"ISME J","language":"eng","note":"PMID: 20703315\nPMCID: PMC3105713","page":"532-542","source":"PubMed","title":"Determinants of the distribution of nitrogen-cycling microbial communities at the landscape scale","volume":"5","author":[{"family":"Bru","given":"D."},{"family":"Ramette","given":"A."},{"family":"Saby","given":"N. P. A."},{"family":"Dequiedt","given":"S."},{"family":"Ranjard","given":"L."},{"family":"Jolivet","given":"C."},{"family":"Arrouays","given":"D."},{"family":"Philippot","given":"L."}],"issued":{"date-parts":[["2011",3]]}}},{"id":124,"uris":["http://zotero.org/users/local/JetUa067/items/3LIUHECU"],"itemData":{"id":124,"type":"article-journal","abstract":"Ammonia oxidation is the first step in nitrification, a key process in the global nitrogen cycle that results in the formation of nitrate through microbial activity. The increase in nitrate availability in soils is important for plant nutrition, but it also has considerable impact on groundwater pollution owing to leaching. Here we show that archaeal ammonia oxidizers are more abundant in soils than their well-known bacterial counterparts. We investigated the abundance of the gene encoding a subunit of the key enzyme ammonia monooxygenase (amoA) in 12 pristine and agricultural soils of three climatic zones. amoA gene copies of Crenarchaeota (Archaea) were up to 3,000-fold more abundant than bacterial amoA genes. High amounts of crenarchaeota-specific lipids, including crenarchaeol, correlated with the abundance of archaeal amoA gene copies. Furthermore, reverse transcription quantitative PCR studies and complementary DNA analysis using novel cloning-independent pyrosequencing technology demonstrated the activity of the archaea in situ and supported the numerical dominance of archaeal over bacterial ammonia oxidizers. Our results indicate that crenarchaeota may be the most abundant ammonia-oxidizing organisms in soil ecosystems on Earth.","container-title":"Nature","DOI":"10.1038/nature04983","ISSN":"1476-4687","issue":"7104","journalAbbreviation":"Nature","language":"eng","note":"PMID: 16915287","page":"806-809","source":"PubMed","title":"Archaea predominate among ammonia-oxidizing prokaryotes in soils","volume":"442","author":[{"family":"Leininger","given":"S."},{"family":"Urich","given":"T."},{"family":"Schloter","given":"M."},{"family":"Schwark","given":"L."},{"family":"Qi","given":"J."},{"family":"Nicol","given":"G. W."},{"family":"Prosser","given":"J. I."},{"family":"Schuster","given":"S. C."},{"family":"Schleper","given":"C."}],"issued":{"date-parts":[["2006",8,17]]}}},{"id":88,"uris":["http://zotero.org/users/local/JetUa067/items/HYJWVY76"],"itemData":{"id":88,"type":"article-journal","abstract":"Ammonia oxidation, as the first step in the nitrification process, plays a central role in the global cycling of nitrogen. Although bacteria are traditionally considered to be responsible for ammonia oxidation, a role for archaea has been suggested by data from metagenomic studies and by the isolation of a marine, autotrophic, ammonia-oxidizing, non-thermophilic crenarchaeon. Evidence for ammonia oxidation by non-thermophilic crenarchaea in marine and terrestrial environments is largely based on abundance of bacterial and archaeal ammonia monooxygenase (amo) genes, rather than activity. In this study, we have determined the influence of temperature on the response of ammonia-oxidizing bacteria and archaea in nitrifying soil microcosms using two approaches, involving analysis of transcriptional activity of 16S rRNA genes and of a key functional gene, amoA, which encodes ammonia monooxygenase subunit A. There was little evidence of changes in relative abundance or transcriptional activity of ammonia-oxidizing bacteria during nitrification. In contrast, denaturing gradient gel electrophoresis analysis of crenarchaeal 16S rRNA and crenarchaeal amoA genes provided strong evidence of changes in community structure of active archaeal ammonia oxidizers. Community structure changes were similar during incubation at different temperatures and much of the activity was due to a group of non-thermophilic crenarchaea associated with subsurface and marine environments, rather than soil. The findings suggest a role for crenarchaea in soil nitrification and that further information is required on their biogeography.","container-title":"Environmental Microbiology","DOI":"10.1111/j.1462-2920.2007.01563.x","ISSN":"1462-2920","issue":"5","journalAbbreviation":"Environ Microbiol","language":"eng","note":"PMID: 18325029","page":"1357-1364","source":"PubMed","title":"Growth, activity and temperature responses of ammonia-oxidizing archaea and bacteria in soil microcosms","volume":"10","author":[{"family":"Tourna","given":"Maria"},{"family":"Freitag","given":"Thomas E."},{"family":"Nicol","given":"Graeme W."},{"family":"Prosser","given":"James I."}],"issued":{"date-parts":[["2008",5]]}}}],"schema":"https://github.com/citation-style-language/schema/raw/master/csl-citation.json"} </w:instrText>
      </w:r>
      <w:r w:rsidR="00C95801" w:rsidRPr="004708B0">
        <w:rPr>
          <w:rFonts w:cstheme="minorHAnsi"/>
          <w:color w:val="000000" w:themeColor="text1"/>
        </w:rPr>
        <w:fldChar w:fldCharType="separate"/>
      </w:r>
      <w:r w:rsidR="00B014C7" w:rsidRPr="004708B0">
        <w:rPr>
          <w:rFonts w:cstheme="minorHAnsi"/>
        </w:rPr>
        <w:t>(Bru et al., 2011; Leininger et al., 2006; Tourna et al., 2008)</w:t>
      </w:r>
      <w:r w:rsidR="00C95801" w:rsidRPr="004708B0">
        <w:rPr>
          <w:rFonts w:cstheme="minorHAnsi"/>
          <w:color w:val="000000" w:themeColor="text1"/>
        </w:rPr>
        <w:fldChar w:fldCharType="end"/>
      </w:r>
      <w:r w:rsidR="00C95801" w:rsidRPr="004708B0">
        <w:rPr>
          <w:rFonts w:cstheme="minorHAnsi"/>
          <w:color w:val="000000" w:themeColor="text1"/>
        </w:rPr>
        <w:t>.</w:t>
      </w:r>
      <w:r w:rsidR="00B00A14" w:rsidRPr="004708B0">
        <w:rPr>
          <w:rFonts w:cstheme="minorHAnsi"/>
        </w:rPr>
        <w:t xml:space="preserve"> </w:t>
      </w:r>
      <w:ins w:id="20" w:author="Laurent Philippot" w:date="2023-10-21T14:32:00Z">
        <w:r w:rsidR="00CD380D">
          <w:rPr>
            <w:rFonts w:cstheme="minorHAnsi"/>
          </w:rPr>
          <w:t>T</w:t>
        </w:r>
      </w:ins>
      <w:del w:id="21" w:author="Laurent Philippot" w:date="2023-10-21T14:32:00Z">
        <w:r w:rsidR="00F61C03" w:rsidRPr="004708B0" w:rsidDel="00CD380D">
          <w:rPr>
            <w:rFonts w:cstheme="minorHAnsi"/>
          </w:rPr>
          <w:delText>Whereas, t</w:delText>
        </w:r>
      </w:del>
      <w:r w:rsidR="00CF0D28" w:rsidRPr="004708B0">
        <w:rPr>
          <w:rFonts w:cstheme="minorHAnsi"/>
        </w:rPr>
        <w:t>he abundances of c</w:t>
      </w:r>
      <w:r w:rsidR="00F527A8" w:rsidRPr="004708B0">
        <w:rPr>
          <w:rFonts w:cstheme="minorHAnsi"/>
          <w:color w:val="000000" w:themeColor="text1"/>
        </w:rPr>
        <w:t>omammox</w:t>
      </w:r>
      <w:r w:rsidR="00F61C03" w:rsidRPr="004708B0">
        <w:rPr>
          <w:rFonts w:cstheme="minorHAnsi"/>
          <w:color w:val="000000" w:themeColor="text1"/>
        </w:rPr>
        <w:t xml:space="preserve"> </w:t>
      </w:r>
      <w:r w:rsidR="00CF0D28" w:rsidRPr="004708B0">
        <w:rPr>
          <w:rFonts w:cstheme="minorHAnsi"/>
          <w:i/>
          <w:iCs/>
          <w:color w:val="000000" w:themeColor="text1"/>
        </w:rPr>
        <w:t>amoA</w:t>
      </w:r>
      <w:r w:rsidR="00CF0D28" w:rsidRPr="004708B0">
        <w:rPr>
          <w:rFonts w:cstheme="minorHAnsi"/>
          <w:color w:val="000000" w:themeColor="text1"/>
        </w:rPr>
        <w:t xml:space="preserve"> genes</w:t>
      </w:r>
      <w:r w:rsidR="00F527A8" w:rsidRPr="004708B0">
        <w:rPr>
          <w:rFonts w:cstheme="minorHAnsi"/>
          <w:color w:val="000000" w:themeColor="text1"/>
        </w:rPr>
        <w:t xml:space="preserve"> were </w:t>
      </w:r>
      <w:r w:rsidR="00CF0D28" w:rsidRPr="004708B0">
        <w:rPr>
          <w:rFonts w:cstheme="minorHAnsi"/>
          <w:color w:val="000000" w:themeColor="text1"/>
        </w:rPr>
        <w:t>assessed</w:t>
      </w:r>
      <w:r w:rsidR="00F527A8" w:rsidRPr="004708B0">
        <w:rPr>
          <w:rFonts w:cstheme="minorHAnsi"/>
          <w:color w:val="000000" w:themeColor="text1"/>
        </w:rPr>
        <w:t xml:space="preserve"> </w:t>
      </w:r>
      <w:r w:rsidR="00F61C03" w:rsidRPr="004708B0">
        <w:rPr>
          <w:rFonts w:cstheme="minorHAnsi"/>
          <w:color w:val="000000" w:themeColor="text1"/>
        </w:rPr>
        <w:t>using</w:t>
      </w:r>
      <w:r w:rsidR="00F527A8" w:rsidRPr="004708B0">
        <w:rPr>
          <w:rFonts w:cstheme="minorHAnsi"/>
          <w:color w:val="000000" w:themeColor="text1"/>
        </w:rPr>
        <w:t xml:space="preserve"> </w:t>
      </w:r>
      <w:r w:rsidR="00F61C03" w:rsidRPr="004708B0">
        <w:rPr>
          <w:rFonts w:cstheme="minorHAnsi"/>
          <w:color w:val="000000" w:themeColor="text1"/>
        </w:rPr>
        <w:t>two</w:t>
      </w:r>
      <w:r w:rsidR="00F527A8" w:rsidRPr="004708B0">
        <w:rPr>
          <w:rFonts w:cstheme="minorHAnsi"/>
          <w:color w:val="000000" w:themeColor="text1"/>
        </w:rPr>
        <w:t xml:space="preserve"> </w:t>
      </w:r>
      <w:r w:rsidR="00F527A8" w:rsidRPr="004708B0">
        <w:rPr>
          <w:rFonts w:cstheme="minorHAnsi"/>
          <w:color w:val="000000" w:themeColor="text1"/>
        </w:rPr>
        <w:lastRenderedPageBreak/>
        <w:t xml:space="preserve">primer </w:t>
      </w:r>
      <w:r w:rsidR="006E7A72" w:rsidRPr="004708B0">
        <w:rPr>
          <w:rFonts w:cstheme="minorHAnsi"/>
          <w:color w:val="000000" w:themeColor="text1"/>
        </w:rPr>
        <w:t>sets</w:t>
      </w:r>
      <w:r w:rsidR="00F527A8" w:rsidRPr="004708B0">
        <w:rPr>
          <w:rFonts w:cstheme="minorHAnsi"/>
          <w:color w:val="000000" w:themeColor="text1"/>
        </w:rPr>
        <w:t xml:space="preserve"> targeting</w:t>
      </w:r>
      <w:r w:rsidR="003F5D05" w:rsidRPr="004708B0">
        <w:rPr>
          <w:rFonts w:cstheme="minorHAnsi"/>
          <w:color w:val="000000" w:themeColor="text1"/>
        </w:rPr>
        <w:t xml:space="preserve"> </w:t>
      </w:r>
      <w:r w:rsidR="00F527A8" w:rsidRPr="004708B0">
        <w:rPr>
          <w:rFonts w:cstheme="minorHAnsi"/>
          <w:color w:val="000000" w:themeColor="text1"/>
        </w:rPr>
        <w:t>comammox</w:t>
      </w:r>
      <w:r w:rsidR="00F61C03" w:rsidRPr="004708B0">
        <w:rPr>
          <w:rFonts w:cstheme="minorHAnsi"/>
          <w:color w:val="000000" w:themeColor="text1"/>
        </w:rPr>
        <w:t xml:space="preserve"> </w:t>
      </w:r>
      <w:r w:rsidR="00F61C03" w:rsidRPr="004708B0">
        <w:rPr>
          <w:rFonts w:cstheme="minorHAnsi"/>
          <w:i/>
          <w:iCs/>
          <w:color w:val="000000" w:themeColor="text1"/>
        </w:rPr>
        <w:t>Nitrospira</w:t>
      </w:r>
      <w:r w:rsidR="00F61C03" w:rsidRPr="004708B0">
        <w:rPr>
          <w:rFonts w:cstheme="minorHAnsi"/>
          <w:color w:val="000000" w:themeColor="text1"/>
        </w:rPr>
        <w:t xml:space="preserve"> clade A</w:t>
      </w:r>
      <w:r w:rsidR="00772D68" w:rsidRPr="004708B0">
        <w:rPr>
          <w:rFonts w:cstheme="minorHAnsi"/>
          <w:color w:val="000000" w:themeColor="text1"/>
        </w:rPr>
        <w:t xml:space="preserve"> (comaA-244F and comaA-659R)</w:t>
      </w:r>
      <w:r w:rsidR="00F61C03" w:rsidRPr="004708B0">
        <w:rPr>
          <w:rFonts w:cstheme="minorHAnsi"/>
          <w:color w:val="000000" w:themeColor="text1"/>
        </w:rPr>
        <w:t xml:space="preserve"> and B</w:t>
      </w:r>
      <w:r w:rsidR="00772D68" w:rsidRPr="004708B0">
        <w:rPr>
          <w:rFonts w:cstheme="minorHAnsi"/>
          <w:color w:val="000000" w:themeColor="text1"/>
        </w:rPr>
        <w:t xml:space="preserve"> (comaB-244F and comaB-659R)</w:t>
      </w:r>
      <w:r w:rsidR="00833F5C" w:rsidRPr="004708B0">
        <w:rPr>
          <w:rFonts w:cstheme="minorHAnsi"/>
          <w:color w:val="000000" w:themeColor="text1"/>
        </w:rPr>
        <w:t xml:space="preserve"> </w:t>
      </w:r>
      <w:r w:rsidR="00B00A14" w:rsidRPr="004708B0">
        <w:rPr>
          <w:rFonts w:cstheme="minorHAnsi"/>
          <w:bCs/>
          <w:color w:val="000000" w:themeColor="text1"/>
        </w:rPr>
        <w:fldChar w:fldCharType="begin"/>
      </w:r>
      <w:r w:rsidR="00B00A14" w:rsidRPr="004708B0">
        <w:rPr>
          <w:rFonts w:cstheme="minorHAnsi"/>
          <w:bCs/>
          <w:color w:val="000000" w:themeColor="text1"/>
        </w:rPr>
        <w:instrText xml:space="preserve"> ADDIN ZOTERO_ITEM CSL_CITATION {"citationID":"b0B2HYdR","properties":{"formattedCitation":"(Pjevac et al., 2017)","plainCitation":"(Pjevac et al., 2017)","noteIndex":0},"citationItems":[{"id":128,"uris":["http://zotero.org/users/local/JetUa067/items/MD54R4SA"],"itemData":{"id":128,"type":"article-journal","abstract":"Nitrification, the oxidation of ammonia via nitrite to nitrate, has always been considered to be catalyzed by the concerted activity of ammonia- and nitrite-oxidizing microorganisms. Only recently, complete ammonia oxidizers (“comammox”), which oxidize ammonia to nitrate on their own, were identified in the bacterial genus Nitrospira, previously assumed to contain only canonical nitrite oxidizers. Nitrospira are widespread in nature, but for assessments of the distribution and functional importance of comammox Nitrospira in ecosystems, cultivation-independent tools to distinguish comammox from strictly nitrite-oxidizing Nitrospira are required. Here we developed new PCR primer sets that specifically target the amoA genes coding for subunit A of the distinct ammonia monooxygenase of comammox Nitrospira. While existing primers capture only a fraction of the known comammox amoA diversity, the new primer sets cover as much as 95% of the comammox amoA clade A and 92% of the clade B sequences in a reference database containing 326 comammox amoA genes with sequence information at the primer binding sites. Application of the primers to 13 samples from engineered systems (a groundwater well, drinking water treatment and wastewater treatment plants) and other habitats (rice paddy and forest soils, rice rhizosphere, brackish lake sediment and freshwater biofilm) detected comammox Nitrospira in all samples and revealed a considerable diversity of comammox in most habitats. Excellent primer specificity for comammox amoA was achieved by avoiding the use of highly degenerate primer preparations and by using equimolar mixtures of oligonucleotides that match existing comammox amoA genes. Quantitative PCR with these equimolar primer mixtures was highly sensitive and specific, and enabled the efficient quantification of clade A and clade B comammox amoA gene copy numbers in environmental samples. The measured relative abundances of comammox Nitrospira, compared to canonical ammonia oxidizers, were highly variable across environments. The new comammox amoA-targeted primers enable more encompassing future studies of nitrifying microorganisms in diverse habitats. For example, they may be used to monitor the population dynamics of uncultured comammox organisms under changing environmental conditions and in response to altered treatments in engineered and agricultural ecosystems.","container-title":"Frontiers in Microbiology","ISSN":"1664-302X","source":"Frontiers","title":"AmoA-Targeted Polymerase Chain Reaction Primers for the Specific Detection and Quantification of Comammox Nitrospira in the Environment","URL":"https://www.frontiersin.org/articles/10.3389/fmicb.2017.01508","volume":"8","author":[{"family":"Pjevac","given":"Petra"},{"family":"Schauberger","given":"Clemens"},{"family":"Poghosyan","given":"Lianna"},{"family":"Herbold","given":"Craig W."},{"family":"Kessel","given":"Maartje A. H. J.","non-dropping-particle":"van"},{"family":"Daebeler","given":"Anne"},{"family":"Steinberger","given":"Michaela"},{"family":"Jetten","given":"Mike S. M."},{"family":"Lücker","given":"Sebastian"},{"family":"Wagner","given":"Michael"},{"family":"Daims","given":"Holger"}],"accessed":{"date-parts":[["2023",10,11]]},"issued":{"date-parts":[["2017"]]}}}],"schema":"https://github.com/citation-style-language/schema/raw/master/csl-citation.json"} </w:instrText>
      </w:r>
      <w:r w:rsidR="00B00A14" w:rsidRPr="004708B0">
        <w:rPr>
          <w:rFonts w:cstheme="minorHAnsi"/>
          <w:bCs/>
          <w:color w:val="000000" w:themeColor="text1"/>
        </w:rPr>
        <w:fldChar w:fldCharType="separate"/>
      </w:r>
      <w:r w:rsidR="00B00A14" w:rsidRPr="004708B0">
        <w:rPr>
          <w:rFonts w:cstheme="minorHAnsi"/>
        </w:rPr>
        <w:t>(Pjevac et al., 2017)</w:t>
      </w:r>
      <w:r w:rsidR="00B00A14" w:rsidRPr="004708B0">
        <w:rPr>
          <w:rFonts w:cstheme="minorHAnsi"/>
          <w:bCs/>
          <w:color w:val="000000" w:themeColor="text1"/>
        </w:rPr>
        <w:fldChar w:fldCharType="end"/>
      </w:r>
      <w:r w:rsidR="00F61C03" w:rsidRPr="004708B0">
        <w:rPr>
          <w:rFonts w:cstheme="minorHAnsi"/>
          <w:bCs/>
          <w:color w:val="000000" w:themeColor="text1"/>
        </w:rPr>
        <w:t xml:space="preserve">. </w:t>
      </w:r>
      <w:r w:rsidR="0028276C" w:rsidRPr="004708B0">
        <w:rPr>
          <w:rFonts w:cstheme="minorHAnsi"/>
          <w:color w:val="000000" w:themeColor="text1"/>
        </w:rPr>
        <w:t xml:space="preserve">Two independent </w:t>
      </w:r>
      <w:r w:rsidR="00F61C03" w:rsidRPr="004708B0">
        <w:rPr>
          <w:rFonts w:cstheme="minorHAnsi"/>
          <w:color w:val="000000" w:themeColor="text1"/>
        </w:rPr>
        <w:t xml:space="preserve">qPCR </w:t>
      </w:r>
      <w:r w:rsidR="0028276C" w:rsidRPr="004708B0">
        <w:rPr>
          <w:rFonts w:cstheme="minorHAnsi"/>
          <w:color w:val="000000" w:themeColor="text1"/>
        </w:rPr>
        <w:t xml:space="preserve">runs were performed </w:t>
      </w:r>
      <w:r w:rsidR="00C95801" w:rsidRPr="004708B0">
        <w:rPr>
          <w:rFonts w:cstheme="minorHAnsi"/>
          <w:color w:val="000000" w:themeColor="text1"/>
        </w:rPr>
        <w:t>for each gene</w:t>
      </w:r>
      <w:del w:id="22" w:author="Laurent Philippot" w:date="2023-10-21T14:32:00Z">
        <w:r w:rsidR="005627B0" w:rsidRPr="004708B0" w:rsidDel="00CD380D">
          <w:rPr>
            <w:rFonts w:cstheme="minorHAnsi"/>
            <w:color w:val="000000" w:themeColor="text1"/>
          </w:rPr>
          <w:delText xml:space="preserve"> quantification</w:delText>
        </w:r>
      </w:del>
      <w:r w:rsidR="00C95801" w:rsidRPr="004708B0">
        <w:rPr>
          <w:rFonts w:cstheme="minorHAnsi"/>
          <w:color w:val="000000" w:themeColor="text1"/>
        </w:rPr>
        <w:t>.</w:t>
      </w:r>
      <w:r w:rsidR="00F61C03" w:rsidRPr="004708B0">
        <w:rPr>
          <w:rFonts w:cstheme="minorHAnsi"/>
          <w:color w:val="000000" w:themeColor="text1"/>
        </w:rPr>
        <w:t xml:space="preserve"> </w:t>
      </w:r>
      <w:r w:rsidR="00D77077" w:rsidRPr="004708B0">
        <w:rPr>
          <w:rFonts w:cstheme="minorHAnsi"/>
          <w:color w:val="000000" w:themeColor="text1"/>
        </w:rPr>
        <w:t xml:space="preserve">The fluorescent SYBR Green dye-based </w:t>
      </w:r>
      <w:r w:rsidR="00D77077" w:rsidRPr="004708B0">
        <w:rPr>
          <w:rFonts w:cstheme="minorHAnsi"/>
        </w:rPr>
        <w:t>q</w:t>
      </w:r>
      <w:r w:rsidR="008B5CFA" w:rsidRPr="004708B0">
        <w:rPr>
          <w:rFonts w:cstheme="minorHAnsi"/>
        </w:rPr>
        <w:t>PCR was performed</w:t>
      </w:r>
      <w:r w:rsidR="006F1D1B" w:rsidRPr="004708B0">
        <w:rPr>
          <w:rFonts w:cstheme="minorHAnsi"/>
        </w:rPr>
        <w:t xml:space="preserve"> </w:t>
      </w:r>
      <w:r w:rsidR="008B5CFA" w:rsidRPr="004708B0">
        <w:rPr>
          <w:rFonts w:cstheme="minorHAnsi"/>
        </w:rPr>
        <w:t xml:space="preserve">in a </w:t>
      </w:r>
      <w:r w:rsidR="007447D4" w:rsidRPr="004708B0">
        <w:rPr>
          <w:rFonts w:cstheme="minorHAnsi"/>
        </w:rPr>
        <w:t xml:space="preserve">15 µL </w:t>
      </w:r>
      <w:r w:rsidR="00E93AA0" w:rsidRPr="004708B0">
        <w:rPr>
          <w:rFonts w:cstheme="minorHAnsi"/>
        </w:rPr>
        <w:t>reaction mix</w:t>
      </w:r>
      <w:r w:rsidR="008B5CFA" w:rsidRPr="004708B0">
        <w:rPr>
          <w:rFonts w:cstheme="minorHAnsi"/>
        </w:rPr>
        <w:t xml:space="preserve"> </w:t>
      </w:r>
      <w:r w:rsidR="00A359C1" w:rsidRPr="004708B0">
        <w:rPr>
          <w:rFonts w:cstheme="minorHAnsi"/>
        </w:rPr>
        <w:t>containing</w:t>
      </w:r>
      <w:r w:rsidR="008B5CFA" w:rsidRPr="004708B0">
        <w:rPr>
          <w:rFonts w:cstheme="minorHAnsi"/>
        </w:rPr>
        <w:t xml:space="preserve"> </w:t>
      </w:r>
      <w:r w:rsidR="007447D4" w:rsidRPr="004708B0">
        <w:rPr>
          <w:rFonts w:cstheme="minorHAnsi"/>
        </w:rPr>
        <w:t>the Takyon™ low ROX SYBR 2X MasterMix blue dTTP (Eurogentec</w:t>
      </w:r>
      <w:r w:rsidR="005627B0" w:rsidRPr="004708B0">
        <w:rPr>
          <w:rFonts w:cstheme="minorHAnsi"/>
        </w:rPr>
        <w:t>, Seraing, Belgium</w:t>
      </w:r>
      <w:r w:rsidR="007447D4" w:rsidRPr="004708B0">
        <w:rPr>
          <w:rFonts w:cstheme="minorHAnsi"/>
        </w:rPr>
        <w:t>)</w:t>
      </w:r>
      <w:r w:rsidR="008B5CFA" w:rsidRPr="004708B0">
        <w:rPr>
          <w:rFonts w:cstheme="minorHAnsi"/>
        </w:rPr>
        <w:t xml:space="preserve">, </w:t>
      </w:r>
      <w:r w:rsidR="00A359C1" w:rsidRPr="004708B0">
        <w:rPr>
          <w:rFonts w:cstheme="minorHAnsi"/>
          <w:color w:val="000000" w:themeColor="text1"/>
        </w:rPr>
        <w:t xml:space="preserve">250 ng T4gp32, </w:t>
      </w:r>
      <w:r w:rsidR="007447D4" w:rsidRPr="004708B0">
        <w:rPr>
          <w:rFonts w:cstheme="minorHAnsi"/>
          <w:color w:val="000000" w:themeColor="text1"/>
        </w:rPr>
        <w:t>1 µM of each primer</w:t>
      </w:r>
      <w:r w:rsidR="00A359C1" w:rsidRPr="004708B0">
        <w:rPr>
          <w:rFonts w:cstheme="minorHAnsi"/>
          <w:color w:val="000000" w:themeColor="text1"/>
        </w:rPr>
        <w:t>, and 3 ng</w:t>
      </w:r>
      <w:del w:id="23" w:author="Laurent Philippot" w:date="2023-10-21T14:32:00Z">
        <w:r w:rsidR="00A359C1" w:rsidRPr="004708B0" w:rsidDel="00CD380D">
          <w:rPr>
            <w:rFonts w:cstheme="minorHAnsi"/>
            <w:color w:val="000000" w:themeColor="text1"/>
          </w:rPr>
          <w:delText>/µL</w:delText>
        </w:r>
      </w:del>
      <w:r w:rsidR="00A359C1" w:rsidRPr="004708B0">
        <w:rPr>
          <w:rFonts w:cstheme="minorHAnsi"/>
          <w:color w:val="000000" w:themeColor="text1"/>
        </w:rPr>
        <w:t xml:space="preserve"> of DNA</w:t>
      </w:r>
      <w:r w:rsidR="008B5CFA" w:rsidRPr="004708B0">
        <w:rPr>
          <w:rFonts w:cstheme="minorHAnsi"/>
        </w:rPr>
        <w:t>.</w:t>
      </w:r>
      <w:r w:rsidR="00B51A57" w:rsidRPr="004708B0">
        <w:rPr>
          <w:rFonts w:cstheme="minorHAnsi"/>
        </w:rPr>
        <w:t xml:space="preserve"> </w:t>
      </w:r>
      <w:r w:rsidR="00F46D0E" w:rsidRPr="004708B0">
        <w:rPr>
          <w:rFonts w:cstheme="minorHAnsi"/>
        </w:rPr>
        <w:t>Tenfold s</w:t>
      </w:r>
      <w:r w:rsidR="00B338DD" w:rsidRPr="004708B0">
        <w:rPr>
          <w:rFonts w:cstheme="minorHAnsi"/>
        </w:rPr>
        <w:t>erial dilution</w:t>
      </w:r>
      <w:r w:rsidR="007609E5" w:rsidRPr="004708B0">
        <w:rPr>
          <w:rFonts w:cstheme="minorHAnsi"/>
        </w:rPr>
        <w:t>s</w:t>
      </w:r>
      <w:r w:rsidR="00501CD8" w:rsidRPr="004708B0">
        <w:rPr>
          <w:rFonts w:cstheme="minorHAnsi"/>
        </w:rPr>
        <w:t xml:space="preserve"> (10</w:t>
      </w:r>
      <w:r w:rsidR="00501CD8" w:rsidRPr="004708B0">
        <w:rPr>
          <w:rFonts w:cstheme="minorHAnsi"/>
          <w:vertAlign w:val="superscript"/>
        </w:rPr>
        <w:t>1</w:t>
      </w:r>
      <w:r w:rsidR="00501CD8" w:rsidRPr="004708B0">
        <w:rPr>
          <w:rFonts w:cstheme="minorHAnsi"/>
        </w:rPr>
        <w:t>–10</w:t>
      </w:r>
      <w:r w:rsidR="00501CD8" w:rsidRPr="004708B0">
        <w:rPr>
          <w:rFonts w:cstheme="minorHAnsi"/>
          <w:vertAlign w:val="superscript"/>
        </w:rPr>
        <w:t>8</w:t>
      </w:r>
      <w:r w:rsidR="00501CD8" w:rsidRPr="004708B0">
        <w:rPr>
          <w:rFonts w:cstheme="minorHAnsi"/>
        </w:rPr>
        <w:t xml:space="preserve"> gene copies/µL)</w:t>
      </w:r>
      <w:r w:rsidR="00B338DD" w:rsidRPr="004708B0">
        <w:rPr>
          <w:rFonts w:cstheme="minorHAnsi"/>
        </w:rPr>
        <w:t xml:space="preserve"> of </w:t>
      </w:r>
      <w:r w:rsidR="007609E5" w:rsidRPr="004708B0">
        <w:rPr>
          <w:rFonts w:cstheme="minorHAnsi"/>
        </w:rPr>
        <w:t xml:space="preserve">linearized </w:t>
      </w:r>
      <w:r w:rsidR="00B338DD" w:rsidRPr="004708B0">
        <w:rPr>
          <w:rFonts w:cstheme="minorHAnsi"/>
        </w:rPr>
        <w:t>plasmid</w:t>
      </w:r>
      <w:r w:rsidR="007609E5" w:rsidRPr="004708B0">
        <w:rPr>
          <w:rFonts w:cstheme="minorHAnsi"/>
        </w:rPr>
        <w:t>s</w:t>
      </w:r>
      <w:r w:rsidR="00F46D0E" w:rsidRPr="004708B0">
        <w:rPr>
          <w:rFonts w:cstheme="minorHAnsi"/>
        </w:rPr>
        <w:t xml:space="preserve"> (pGEM-T)</w:t>
      </w:r>
      <w:r w:rsidR="00B338DD" w:rsidRPr="004708B0">
        <w:rPr>
          <w:rFonts w:cstheme="minorHAnsi"/>
        </w:rPr>
        <w:t xml:space="preserve"> containing cloned target gene</w:t>
      </w:r>
      <w:r w:rsidR="007609E5" w:rsidRPr="004708B0">
        <w:rPr>
          <w:rFonts w:cstheme="minorHAnsi"/>
        </w:rPr>
        <w:t xml:space="preserve">s were </w:t>
      </w:r>
      <w:r w:rsidR="00F46D0E" w:rsidRPr="004708B0">
        <w:rPr>
          <w:rFonts w:cstheme="minorHAnsi"/>
        </w:rPr>
        <w:t>used as template</w:t>
      </w:r>
      <w:r w:rsidR="007609E5" w:rsidRPr="004708B0">
        <w:rPr>
          <w:rFonts w:cstheme="minorHAnsi"/>
        </w:rPr>
        <w:t xml:space="preserve"> to determine standard curves.</w:t>
      </w:r>
      <w:r w:rsidR="00F46D0E" w:rsidRPr="004708B0">
        <w:rPr>
          <w:rFonts w:cstheme="minorHAnsi"/>
        </w:rPr>
        <w:t xml:space="preserve"> In addition, negative controls containing RNase-free water as template were included for measurement. </w:t>
      </w:r>
      <w:ins w:id="24" w:author="Laurent Philippot" w:date="2023-10-21T14:32:00Z">
        <w:r w:rsidR="00CD380D">
          <w:rPr>
            <w:rFonts w:cstheme="minorHAnsi"/>
          </w:rPr>
          <w:t>Add PCR efficien</w:t>
        </w:r>
      </w:ins>
      <w:ins w:id="25" w:author="Laurent Philippot" w:date="2023-10-21T14:33:00Z">
        <w:r w:rsidR="00CD380D">
          <w:rPr>
            <w:rFonts w:cstheme="minorHAnsi"/>
          </w:rPr>
          <w:t xml:space="preserve">cies. </w:t>
        </w:r>
      </w:ins>
      <w:r w:rsidR="005627B0" w:rsidRPr="004708B0">
        <w:rPr>
          <w:rFonts w:cstheme="minorHAnsi"/>
        </w:rPr>
        <w:t xml:space="preserve">Prior to qPCR, we tested the presence of PCR inhibitors in the DNA samples by adding known copies of standard plasmid DNA (pGEM®-T Easy Vector Systems) (Promega, Madison, WI, USA) into the diluted DNA extracts (10-fold dilution), and also into </w:t>
      </w:r>
      <w:r w:rsidR="007609E5" w:rsidRPr="004708B0">
        <w:rPr>
          <w:rFonts w:cstheme="minorHAnsi"/>
        </w:rPr>
        <w:t>RNase</w:t>
      </w:r>
      <w:r w:rsidR="005627B0" w:rsidRPr="004708B0">
        <w:rPr>
          <w:rFonts w:cstheme="minorHAnsi"/>
        </w:rPr>
        <w:t xml:space="preserve">-free water as </w:t>
      </w:r>
      <w:r w:rsidR="00A929C2" w:rsidRPr="004708B0">
        <w:rPr>
          <w:rFonts w:cstheme="minorHAnsi"/>
        </w:rPr>
        <w:t xml:space="preserve">positive </w:t>
      </w:r>
      <w:r w:rsidR="005627B0" w:rsidRPr="004708B0">
        <w:rPr>
          <w:rFonts w:cstheme="minorHAnsi"/>
        </w:rPr>
        <w:t>controls. The specific T7 and SP6 primers were used for the inhibition test</w:t>
      </w:r>
      <w:ins w:id="26" w:author="Laurent Philippot" w:date="2023-10-21T14:33:00Z">
        <w:r w:rsidR="000E645C">
          <w:rPr>
            <w:rFonts w:cstheme="minorHAnsi"/>
          </w:rPr>
          <w:t xml:space="preserve"> and no inhibition……</w:t>
        </w:r>
      </w:ins>
      <w:r w:rsidR="005627B0" w:rsidRPr="004708B0">
        <w:rPr>
          <w:rFonts w:cstheme="minorHAnsi"/>
        </w:rPr>
        <w:t xml:space="preserve">. </w:t>
      </w:r>
      <w:del w:id="27" w:author="Laurent Philippot" w:date="2023-10-21T14:33:00Z">
        <w:r w:rsidR="005627B0" w:rsidRPr="004708B0" w:rsidDel="000E645C">
          <w:rPr>
            <w:rFonts w:cstheme="minorHAnsi"/>
          </w:rPr>
          <w:delText>To investigate any PCR inhibition occurrences, we assessed the qPCR cycle-threshold (</w:delText>
        </w:r>
        <w:r w:rsidR="005627B0" w:rsidRPr="004708B0" w:rsidDel="000E645C">
          <w:rPr>
            <w:rStyle w:val="Emphasis"/>
            <w:rFonts w:cstheme="minorHAnsi"/>
          </w:rPr>
          <w:delText>C</w:delText>
        </w:r>
        <w:r w:rsidR="005627B0" w:rsidRPr="004708B0" w:rsidDel="000E645C">
          <w:rPr>
            <w:rFonts w:cstheme="minorHAnsi"/>
            <w:vertAlign w:val="subscript"/>
          </w:rPr>
          <w:delText>t</w:delText>
        </w:r>
        <w:r w:rsidR="005627B0" w:rsidRPr="004708B0" w:rsidDel="000E645C">
          <w:rPr>
            <w:rFonts w:cstheme="minorHAnsi"/>
          </w:rPr>
          <w:delText>) values between</w:delText>
        </w:r>
        <w:r w:rsidR="00A929C2" w:rsidRPr="004708B0" w:rsidDel="000E645C">
          <w:rPr>
            <w:rFonts w:cstheme="minorHAnsi"/>
          </w:rPr>
          <w:delText xml:space="preserve"> the</w:delText>
        </w:r>
        <w:r w:rsidR="005627B0" w:rsidRPr="004708B0" w:rsidDel="000E645C">
          <w:rPr>
            <w:rFonts w:cstheme="minorHAnsi"/>
          </w:rPr>
          <w:delText xml:space="preserve"> samples and controls.</w:delText>
        </w:r>
      </w:del>
    </w:p>
    <w:p w14:paraId="49467B7E" w14:textId="77777777" w:rsidR="004708B0" w:rsidRPr="004708B0" w:rsidRDefault="004708B0" w:rsidP="004708B0">
      <w:pPr>
        <w:spacing w:after="0" w:line="480" w:lineRule="auto"/>
        <w:jc w:val="both"/>
        <w:rPr>
          <w:rFonts w:cstheme="minorHAnsi"/>
        </w:rPr>
      </w:pPr>
    </w:p>
    <w:p w14:paraId="2FFC7BC6" w14:textId="77777777" w:rsidR="00A54115" w:rsidRPr="004708B0" w:rsidRDefault="00D71595" w:rsidP="004708B0">
      <w:pPr>
        <w:spacing w:after="0" w:line="480" w:lineRule="auto"/>
        <w:jc w:val="both"/>
        <w:rPr>
          <w:rFonts w:cstheme="minorHAnsi"/>
          <w:b/>
          <w:bCs/>
        </w:rPr>
      </w:pPr>
      <w:r w:rsidRPr="004708B0">
        <w:rPr>
          <w:rFonts w:cstheme="minorHAnsi"/>
          <w:b/>
          <w:bCs/>
        </w:rPr>
        <w:t>Ammonia-oxidiz</w:t>
      </w:r>
      <w:r w:rsidR="0032109C" w:rsidRPr="004708B0">
        <w:rPr>
          <w:rFonts w:cstheme="minorHAnsi"/>
          <w:b/>
          <w:bCs/>
        </w:rPr>
        <w:t xml:space="preserve">ing </w:t>
      </w:r>
      <w:r w:rsidR="00A54115" w:rsidRPr="004708B0">
        <w:rPr>
          <w:rFonts w:cstheme="minorHAnsi"/>
          <w:b/>
          <w:bCs/>
        </w:rPr>
        <w:t>community analysis</w:t>
      </w:r>
    </w:p>
    <w:p w14:paraId="04251D18" w14:textId="77777777" w:rsidR="00501CD8" w:rsidRPr="004708B0" w:rsidRDefault="00501CD8" w:rsidP="004708B0">
      <w:pPr>
        <w:spacing w:after="0" w:line="480" w:lineRule="auto"/>
        <w:jc w:val="both"/>
        <w:rPr>
          <w:rFonts w:cstheme="minorHAnsi"/>
        </w:rPr>
      </w:pPr>
      <w:r w:rsidRPr="004708B0">
        <w:rPr>
          <w:rFonts w:cstheme="minorHAnsi"/>
          <w:b/>
          <w:bCs/>
        </w:rPr>
        <w:tab/>
      </w:r>
      <w:r w:rsidR="00726A65" w:rsidRPr="004708B0">
        <w:rPr>
          <w:rFonts w:cstheme="minorHAnsi"/>
        </w:rPr>
        <w:t>Ecological</w:t>
      </w:r>
      <w:r w:rsidR="00A726A6" w:rsidRPr="004708B0">
        <w:rPr>
          <w:rFonts w:cstheme="minorHAnsi"/>
        </w:rPr>
        <w:t xml:space="preserve"> </w:t>
      </w:r>
      <w:r w:rsidR="00726A65" w:rsidRPr="004708B0">
        <w:rPr>
          <w:rFonts w:cstheme="minorHAnsi"/>
        </w:rPr>
        <w:t>and statistical analyses</w:t>
      </w:r>
      <w:r w:rsidR="00A726A6" w:rsidRPr="004708B0">
        <w:rPr>
          <w:rFonts w:cstheme="minorHAnsi"/>
        </w:rPr>
        <w:t xml:space="preserve"> were conducted </w:t>
      </w:r>
      <w:r w:rsidR="00560F9B" w:rsidRPr="004708B0">
        <w:rPr>
          <w:rFonts w:cstheme="minorHAnsi"/>
        </w:rPr>
        <w:t xml:space="preserve">on </w:t>
      </w:r>
      <w:r w:rsidR="00A726A6" w:rsidRPr="004708B0">
        <w:rPr>
          <w:rFonts w:cstheme="minorHAnsi"/>
        </w:rPr>
        <w:t>R software (v.4.3.1) (R Core Team</w:t>
      </w:r>
      <w:r w:rsidR="00560F9B" w:rsidRPr="004708B0">
        <w:rPr>
          <w:rFonts w:cstheme="minorHAnsi"/>
        </w:rPr>
        <w:t xml:space="preserve">, </w:t>
      </w:r>
      <w:r w:rsidR="00A726A6" w:rsidRPr="004708B0">
        <w:rPr>
          <w:rFonts w:cstheme="minorHAnsi"/>
        </w:rPr>
        <w:t>2023)</w:t>
      </w:r>
      <w:r w:rsidR="00560F9B" w:rsidRPr="004708B0">
        <w:rPr>
          <w:rFonts w:cstheme="minorHAnsi"/>
        </w:rPr>
        <w:t xml:space="preserve">. Microbial alpha and beta diversity were calculated on the rarefied ASV tables. </w:t>
      </w:r>
      <w:r w:rsidR="00FC6F4B" w:rsidRPr="004708B0">
        <w:rPr>
          <w:rFonts w:cstheme="minorHAnsi"/>
        </w:rPr>
        <w:t>To standardize the sampling efforts, r</w:t>
      </w:r>
      <w:r w:rsidR="00DD3709" w:rsidRPr="004708B0">
        <w:rPr>
          <w:rFonts w:cstheme="minorHAnsi"/>
        </w:rPr>
        <w:t>arefying</w:t>
      </w:r>
      <w:r w:rsidR="00FC6F4B" w:rsidRPr="004708B0">
        <w:rPr>
          <w:rFonts w:cstheme="minorHAnsi"/>
        </w:rPr>
        <w:t xml:space="preserve"> (without replacement)</w:t>
      </w:r>
      <w:r w:rsidR="00DD3709" w:rsidRPr="004708B0">
        <w:rPr>
          <w:rFonts w:cstheme="minorHAnsi"/>
        </w:rPr>
        <w:t xml:space="preserve"> to the lowest number of sequences was performed for AOA (3832 sequences per sample), while AOB and comammox </w:t>
      </w:r>
      <w:r w:rsidR="00FC6F4B" w:rsidRPr="004708B0">
        <w:rPr>
          <w:rFonts w:cstheme="minorHAnsi"/>
        </w:rPr>
        <w:t>were rarefied at 1282 and 5242 sequences per sample, respectively</w:t>
      </w:r>
      <w:r w:rsidR="00DD3709" w:rsidRPr="004708B0">
        <w:rPr>
          <w:rFonts w:cstheme="minorHAnsi"/>
        </w:rPr>
        <w:t>.</w:t>
      </w:r>
      <w:r w:rsidR="00FC6F4B" w:rsidRPr="004708B0">
        <w:rPr>
          <w:rFonts w:cstheme="minorHAnsi"/>
        </w:rPr>
        <w:t xml:space="preserve"> Any </w:t>
      </w:r>
      <w:r w:rsidR="00DD3709" w:rsidRPr="004708B0">
        <w:rPr>
          <w:rFonts w:cstheme="minorHAnsi"/>
        </w:rPr>
        <w:t>sample</w:t>
      </w:r>
      <w:r w:rsidR="00FC6F4B" w:rsidRPr="004708B0">
        <w:rPr>
          <w:rFonts w:cstheme="minorHAnsi"/>
        </w:rPr>
        <w:t xml:space="preserve"> below the specified rarefaction depth were</w:t>
      </w:r>
      <w:r w:rsidR="00DD3709" w:rsidRPr="004708B0">
        <w:rPr>
          <w:rFonts w:cstheme="minorHAnsi"/>
        </w:rPr>
        <w:t xml:space="preserve"> removed from the </w:t>
      </w:r>
      <w:r w:rsidR="00FC6F4B" w:rsidRPr="004708B0">
        <w:rPr>
          <w:rFonts w:cstheme="minorHAnsi"/>
        </w:rPr>
        <w:t xml:space="preserve">dataset. In this study, only one sample </w:t>
      </w:r>
      <w:r w:rsidR="00943EFC" w:rsidRPr="004708B0">
        <w:rPr>
          <w:rFonts w:cstheme="minorHAnsi"/>
        </w:rPr>
        <w:t xml:space="preserve">was removed from the </w:t>
      </w:r>
      <w:r w:rsidR="00DD3709" w:rsidRPr="004708B0">
        <w:rPr>
          <w:rFonts w:cstheme="minorHAnsi"/>
        </w:rPr>
        <w:t>AOB</w:t>
      </w:r>
      <w:r w:rsidR="00FC6F4B" w:rsidRPr="004708B0">
        <w:rPr>
          <w:rFonts w:cstheme="minorHAnsi"/>
        </w:rPr>
        <w:t xml:space="preserve"> (S11)</w:t>
      </w:r>
      <w:r w:rsidR="00DD3709" w:rsidRPr="004708B0">
        <w:rPr>
          <w:rFonts w:cstheme="minorHAnsi"/>
        </w:rPr>
        <w:t xml:space="preserve"> and comammox</w:t>
      </w:r>
      <w:r w:rsidR="00FC6F4B" w:rsidRPr="004708B0">
        <w:rPr>
          <w:rFonts w:cstheme="minorHAnsi"/>
        </w:rPr>
        <w:t xml:space="preserve"> (S52)</w:t>
      </w:r>
      <w:r w:rsidR="00943EFC" w:rsidRPr="004708B0">
        <w:rPr>
          <w:rFonts w:cstheme="minorHAnsi"/>
        </w:rPr>
        <w:t xml:space="preserve"> data</w:t>
      </w:r>
      <w:r w:rsidR="00A929C2" w:rsidRPr="004708B0">
        <w:rPr>
          <w:rFonts w:cstheme="minorHAnsi"/>
        </w:rPr>
        <w:t>set</w:t>
      </w:r>
      <w:r w:rsidR="00943EFC" w:rsidRPr="004708B0">
        <w:rPr>
          <w:rFonts w:cstheme="minorHAnsi"/>
        </w:rPr>
        <w:t>.</w:t>
      </w:r>
      <w:r w:rsidR="0007341E" w:rsidRPr="004708B0">
        <w:rPr>
          <w:rFonts w:cstheme="minorHAnsi"/>
        </w:rPr>
        <w:t xml:space="preserve"> Count of observed ASVs (richness)</w:t>
      </w:r>
      <w:r w:rsidR="000A5726" w:rsidRPr="004708B0">
        <w:rPr>
          <w:rFonts w:cstheme="minorHAnsi"/>
        </w:rPr>
        <w:t xml:space="preserve">, Inverse Simpson, and </w:t>
      </w:r>
      <w:r w:rsidR="0007341E" w:rsidRPr="004708B0">
        <w:rPr>
          <w:rFonts w:cstheme="minorHAnsi"/>
        </w:rPr>
        <w:t>Shannon diversity index were calculated to analyze microbial alpha diversity</w:t>
      </w:r>
      <w:r w:rsidR="00315A31" w:rsidRPr="004708B0">
        <w:rPr>
          <w:rFonts w:cstheme="minorHAnsi"/>
        </w:rPr>
        <w:t xml:space="preserve"> using the vegan package (v.2.6.4) (Oksanen et al., 2022)</w:t>
      </w:r>
      <w:r w:rsidR="0007341E" w:rsidRPr="004708B0">
        <w:rPr>
          <w:rFonts w:cstheme="minorHAnsi"/>
        </w:rPr>
        <w:t xml:space="preserve">. Differences in alpha diversity between </w:t>
      </w:r>
      <w:r w:rsidR="00CB2DF6" w:rsidRPr="004708B0">
        <w:rPr>
          <w:rFonts w:cstheme="minorHAnsi"/>
        </w:rPr>
        <w:t xml:space="preserve">irrigation treatments and among farming systems </w:t>
      </w:r>
      <w:r w:rsidR="000A5726" w:rsidRPr="004708B0">
        <w:rPr>
          <w:rFonts w:cstheme="minorHAnsi"/>
        </w:rPr>
        <w:t xml:space="preserve">for each type of sample (bulk soil, n = 120 and rhizosphere, n =72) </w:t>
      </w:r>
      <w:r w:rsidR="0007341E" w:rsidRPr="004708B0">
        <w:rPr>
          <w:rFonts w:cstheme="minorHAnsi"/>
        </w:rPr>
        <w:t>were determined by fitting the linear mixed-effects model</w:t>
      </w:r>
      <w:r w:rsidR="00A729D9" w:rsidRPr="004708B0">
        <w:rPr>
          <w:rFonts w:cstheme="minorHAnsi"/>
        </w:rPr>
        <w:t>s</w:t>
      </w:r>
      <w:r w:rsidR="0007341E" w:rsidRPr="004708B0">
        <w:rPr>
          <w:rFonts w:cstheme="minorHAnsi"/>
        </w:rPr>
        <w:t xml:space="preserve"> </w:t>
      </w:r>
      <w:r w:rsidR="00A729D9" w:rsidRPr="004708B0">
        <w:rPr>
          <w:rFonts w:cstheme="minorHAnsi"/>
        </w:rPr>
        <w:t xml:space="preserve">(LMMs) </w:t>
      </w:r>
      <w:r w:rsidR="0007341E" w:rsidRPr="004708B0">
        <w:rPr>
          <w:rFonts w:cstheme="minorHAnsi"/>
        </w:rPr>
        <w:t xml:space="preserve">using the </w:t>
      </w:r>
      <w:r w:rsidR="00A729D9" w:rsidRPr="004708B0">
        <w:rPr>
          <w:rFonts w:cstheme="minorHAnsi"/>
        </w:rPr>
        <w:t>lmerTest</w:t>
      </w:r>
      <w:r w:rsidR="0007341E" w:rsidRPr="004708B0">
        <w:rPr>
          <w:rFonts w:cstheme="minorHAnsi"/>
        </w:rPr>
        <w:t xml:space="preserve"> package</w:t>
      </w:r>
      <w:r w:rsidR="00374139" w:rsidRPr="004708B0">
        <w:rPr>
          <w:rFonts w:cstheme="minorHAnsi"/>
        </w:rPr>
        <w:t xml:space="preserve"> (v.3.1.3)</w:t>
      </w:r>
      <w:r w:rsidR="00A729D9" w:rsidRPr="004708B0">
        <w:rPr>
          <w:rFonts w:cstheme="minorHAnsi"/>
        </w:rPr>
        <w:t xml:space="preserve"> </w:t>
      </w:r>
      <w:r w:rsidR="00A729D9" w:rsidRPr="004708B0">
        <w:rPr>
          <w:rFonts w:cstheme="minorHAnsi"/>
        </w:rPr>
        <w:fldChar w:fldCharType="begin"/>
      </w:r>
      <w:r w:rsidR="00A729D9" w:rsidRPr="004708B0">
        <w:rPr>
          <w:rFonts w:cstheme="minorHAnsi"/>
        </w:rPr>
        <w:instrText xml:space="preserve"> ADDIN ZOTERO_ITEM CSL_CITATION {"citationID":"ZQ6nUIUq","properties":{"formattedCitation":"(Kuznetsova et al., 2017)","plainCitation":"(Kuznetsova et al., 2017)","noteIndex":0},"citationItems":[{"id":133,"uris":["http://zotero.org/users/local/JetUa067/items/4DXF2WYC"],"itemData":{"id":133,"type":"article-journal","abstract":"One of the frequent questions by users of the mixed model function lmer of the lme4 package has been: How can I get p values for the F and t tests for objects returned by lmer? The lmerTest package extends the 'lmerMod' class of the lme4 package, by overloading the anova and summary functions by providing p values for tests for fixed effects. We have implemented the Satterthwaite's method for approximating degrees of freedom for the t and F tests. We have also implemented the construction of Type I - III ANOVA tables. Furthermore, one may also obtain the summary as well as the anova table using the Kenward-Roger approximation for denominator degrees of freedom (based on the KRmodcomp function from the pbkrtest package). Some other convenient mixed model analysis tools such as a step method, that performs backward elimination of nonsignificant effects  -  both random and fixed, calculation of population means and multiple comparison tests together with plot facilities are provided by the package as well.","container-title":"Journal of Statistical Software","DOI":"10.18637/jss.v082.i13","ISSN":"1548-7660","language":"en","license":"Copyright (c) 2017 Alexandra Kuznetsova, Per B. Brockhoff, Rune H. B. Christensen","page":"1-26","source":"www.jstatsoft.org","title":"lmerTest Package: Tests in Linear Mixed Effects Models","title-short":"lmerTest Package","volume":"82","author":[{"family":"Kuznetsova","given":"Alexandra"},{"family":"Brockhoff","given":"Per B."},{"family":"Christensen","given":"Rune H. B."}],"issued":{"date-parts":[["2017",12,6]]}}}],"schema":"https://github.com/citation-style-language/schema/raw/master/csl-citation.json"} </w:instrText>
      </w:r>
      <w:r w:rsidR="00A729D9" w:rsidRPr="004708B0">
        <w:rPr>
          <w:rFonts w:cstheme="minorHAnsi"/>
        </w:rPr>
        <w:fldChar w:fldCharType="separate"/>
      </w:r>
      <w:r w:rsidR="00A729D9" w:rsidRPr="004708B0">
        <w:rPr>
          <w:rFonts w:cstheme="minorHAnsi"/>
        </w:rPr>
        <w:t>(Kuznetsova et al., 2017)</w:t>
      </w:r>
      <w:r w:rsidR="00A729D9" w:rsidRPr="004708B0">
        <w:rPr>
          <w:rFonts w:cstheme="minorHAnsi"/>
        </w:rPr>
        <w:fldChar w:fldCharType="end"/>
      </w:r>
      <w:r w:rsidR="00A729D9" w:rsidRPr="004708B0">
        <w:rPr>
          <w:rFonts w:cstheme="minorHAnsi"/>
        </w:rPr>
        <w:t>.</w:t>
      </w:r>
      <w:r w:rsidR="00DA44F0" w:rsidRPr="004708B0">
        <w:rPr>
          <w:rFonts w:cstheme="minorHAnsi"/>
        </w:rPr>
        <w:t xml:space="preserve"> We identified </w:t>
      </w:r>
      <w:r w:rsidR="0090345A" w:rsidRPr="004708B0">
        <w:rPr>
          <w:rFonts w:cstheme="minorHAnsi"/>
        </w:rPr>
        <w:t xml:space="preserve">any </w:t>
      </w:r>
      <w:r w:rsidR="00DA44F0" w:rsidRPr="004708B0">
        <w:rPr>
          <w:rFonts w:cstheme="minorHAnsi"/>
        </w:rPr>
        <w:t>outliers and verified the normality and homoscedasticity of the data using Saphiro-Wilk and Levene’s test, respectively</w:t>
      </w:r>
      <w:r w:rsidR="00315A31" w:rsidRPr="004708B0">
        <w:rPr>
          <w:rFonts w:cstheme="minorHAnsi"/>
        </w:rPr>
        <w:t xml:space="preserve"> using the rstatix package (v.0.7.2) (Kassambara, 2023)</w:t>
      </w:r>
      <w:r w:rsidR="00DA44F0" w:rsidRPr="004708B0">
        <w:rPr>
          <w:rFonts w:cstheme="minorHAnsi"/>
        </w:rPr>
        <w:t xml:space="preserve">. </w:t>
      </w:r>
      <w:r w:rsidR="00EE5004" w:rsidRPr="004708B0">
        <w:rPr>
          <w:rFonts w:cstheme="minorHAnsi"/>
        </w:rPr>
        <w:t xml:space="preserve">Post-hoc analysis </w:t>
      </w:r>
      <w:r w:rsidR="00EE5004" w:rsidRPr="004708B0">
        <w:rPr>
          <w:rFonts w:cstheme="minorHAnsi"/>
        </w:rPr>
        <w:lastRenderedPageBreak/>
        <w:t>was conducted</w:t>
      </w:r>
      <w:r w:rsidR="001F6783" w:rsidRPr="004708B0">
        <w:rPr>
          <w:rFonts w:cstheme="minorHAnsi"/>
        </w:rPr>
        <w:t xml:space="preserve"> </w:t>
      </w:r>
      <w:r w:rsidR="00EE5004" w:rsidRPr="004708B0">
        <w:rPr>
          <w:rFonts w:cstheme="minorHAnsi"/>
        </w:rPr>
        <w:t>by pairwise comparisons between groups using the estimated marginal means</w:t>
      </w:r>
      <w:r w:rsidR="000A5726" w:rsidRPr="004708B0">
        <w:rPr>
          <w:rFonts w:cstheme="minorHAnsi"/>
        </w:rPr>
        <w:t xml:space="preserve"> (</w:t>
      </w:r>
      <w:r w:rsidR="000A5726" w:rsidRPr="004708B0">
        <w:rPr>
          <w:rFonts w:cstheme="minorHAnsi"/>
          <w:i/>
          <w:iCs/>
        </w:rPr>
        <w:t>p</w:t>
      </w:r>
      <w:r w:rsidR="000A5726" w:rsidRPr="004708B0">
        <w:rPr>
          <w:rFonts w:cstheme="minorHAnsi"/>
        </w:rPr>
        <w:t xml:space="preserve"> value ≤ 0.05)</w:t>
      </w:r>
      <w:r w:rsidR="00EE5004" w:rsidRPr="004708B0">
        <w:rPr>
          <w:rFonts w:cstheme="minorHAnsi"/>
        </w:rPr>
        <w:t xml:space="preserve"> with the rstatix package </w:t>
      </w:r>
      <w:r w:rsidR="00CB2DF6" w:rsidRPr="004708B0">
        <w:rPr>
          <w:rFonts w:cstheme="minorHAnsi"/>
        </w:rPr>
        <w:t xml:space="preserve">using </w:t>
      </w:r>
      <w:r w:rsidR="000A5726" w:rsidRPr="004708B0">
        <w:rPr>
          <w:rFonts w:cstheme="minorHAnsi"/>
        </w:rPr>
        <w:t xml:space="preserve">the </w:t>
      </w:r>
      <w:r w:rsidR="00CB2DF6" w:rsidRPr="004708B0">
        <w:rPr>
          <w:rFonts w:cstheme="minorHAnsi"/>
        </w:rPr>
        <w:t>emmeans_test function</w:t>
      </w:r>
      <w:r w:rsidR="001F6783" w:rsidRPr="004708B0">
        <w:rPr>
          <w:rFonts w:cstheme="minorHAnsi"/>
        </w:rPr>
        <w:t xml:space="preserve"> (Kassambara, 2023).</w:t>
      </w:r>
      <w:r w:rsidR="00CB2DF6" w:rsidRPr="004708B0">
        <w:rPr>
          <w:rFonts w:cstheme="minorHAnsi"/>
        </w:rPr>
        <w:t xml:space="preserve"> The </w:t>
      </w:r>
      <w:r w:rsidR="00726A65" w:rsidRPr="004708B0">
        <w:rPr>
          <w:rFonts w:cstheme="minorHAnsi"/>
        </w:rPr>
        <w:t xml:space="preserve">raw </w:t>
      </w:r>
      <w:r w:rsidR="00726A65" w:rsidRPr="004708B0">
        <w:rPr>
          <w:rFonts w:cstheme="minorHAnsi"/>
          <w:i/>
          <w:iCs/>
        </w:rPr>
        <w:t>p</w:t>
      </w:r>
      <w:r w:rsidR="000A5726" w:rsidRPr="004708B0">
        <w:rPr>
          <w:rFonts w:cstheme="minorHAnsi"/>
        </w:rPr>
        <w:t xml:space="preserve"> </w:t>
      </w:r>
      <w:r w:rsidR="00726A65" w:rsidRPr="004708B0">
        <w:rPr>
          <w:rFonts w:cstheme="minorHAnsi"/>
        </w:rPr>
        <w:t xml:space="preserve">values were corrected using </w:t>
      </w:r>
      <w:r w:rsidR="00D26FB9" w:rsidRPr="004708B0">
        <w:rPr>
          <w:rFonts w:cstheme="minorHAnsi"/>
        </w:rPr>
        <w:t>the Benjamini-Hochberg method</w:t>
      </w:r>
      <w:r w:rsidR="002E5A80">
        <w:rPr>
          <w:rFonts w:cstheme="minorHAnsi"/>
        </w:rPr>
        <w:t xml:space="preserve"> </w:t>
      </w:r>
      <w:r w:rsidR="002E5A80">
        <w:rPr>
          <w:rFonts w:cstheme="minorHAnsi"/>
        </w:rPr>
        <w:fldChar w:fldCharType="begin"/>
      </w:r>
      <w:r w:rsidR="002E5A80">
        <w:rPr>
          <w:rFonts w:cstheme="minorHAnsi"/>
        </w:rPr>
        <w:instrText xml:space="preserve"> ADDIN ZOTERO_ITEM CSL_CITATION {"citationID":"RAiSde8C","properties":{"formattedCitation":"(Benjamini &amp; Hochberg, 1995)","plainCitation":"(Benjamini &amp; Hochberg, 1995)","noteIndex":0},"citationItems":[{"id":142,"uris":["http://zotero.org/users/local/JetUa067/items/5YQEZJG8"],"itemData":{"id":142,"type":"article-journal","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 — 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container-title":"Journal of the Royal Statistical Society: Series B (Methodological)","DOI":"10.1111/j.2517-6161.1995.tb02031.x","ISSN":"2517-6161","issue":"1","language":"en","license":"© 1995 Royal Statistical Society","note":"_eprint: https://onlinelibrary.wiley.com/doi/pdf/10.1111/j.2517-6161.1995.tb02031.x","page":"289-300","source":"Wiley Online Library","title":"Controlling the False Discovery Rate: A Practical and Powerful Approach to Multiple Testing","title-short":"Controlling the False Discovery Rate","volume":"57","author":[{"family":"Benjamini","given":"Yoav"},{"family":"Hochberg","given":"Yosef"}],"issued":{"date-parts":[["1995"]]}}}],"schema":"https://github.com/citation-style-language/schema/raw/master/csl-citation.json"} </w:instrText>
      </w:r>
      <w:r w:rsidR="002E5A80">
        <w:rPr>
          <w:rFonts w:cstheme="minorHAnsi"/>
        </w:rPr>
        <w:fldChar w:fldCharType="separate"/>
      </w:r>
      <w:r w:rsidR="002E5A80" w:rsidRPr="002E5A80">
        <w:rPr>
          <w:rFonts w:ascii="Calibri" w:hAnsi="Calibri" w:cs="Calibri"/>
        </w:rPr>
        <w:t>(Benjamini &amp; Hochberg, 1995)</w:t>
      </w:r>
      <w:r w:rsidR="002E5A80">
        <w:rPr>
          <w:rFonts w:cstheme="minorHAnsi"/>
        </w:rPr>
        <w:fldChar w:fldCharType="end"/>
      </w:r>
      <w:r w:rsidR="00D26FB9" w:rsidRPr="004708B0">
        <w:rPr>
          <w:rFonts w:cstheme="minorHAnsi"/>
        </w:rPr>
        <w:t>.</w:t>
      </w:r>
    </w:p>
    <w:p w14:paraId="1ED9E41C" w14:textId="77777777" w:rsidR="00A45CC7" w:rsidRDefault="00A45CC7" w:rsidP="004708B0">
      <w:pPr>
        <w:spacing w:after="0" w:line="480" w:lineRule="auto"/>
        <w:jc w:val="both"/>
        <w:rPr>
          <w:rFonts w:cstheme="minorHAnsi"/>
        </w:rPr>
      </w:pPr>
      <w:r w:rsidRPr="004708B0">
        <w:rPr>
          <w:rFonts w:cstheme="minorHAnsi"/>
        </w:rPr>
        <w:tab/>
        <w:t>Beta diversity analysis</w:t>
      </w:r>
      <w:r w:rsidR="000A5726" w:rsidRPr="004708B0">
        <w:rPr>
          <w:rFonts w:cstheme="minorHAnsi"/>
        </w:rPr>
        <w:t xml:space="preserve"> </w:t>
      </w:r>
      <w:r w:rsidRPr="004708B0">
        <w:rPr>
          <w:rFonts w:cstheme="minorHAnsi"/>
        </w:rPr>
        <w:t>was calculated using Bray-Curtis and Weighted UniFrac</w:t>
      </w:r>
      <w:r w:rsidR="000A5726" w:rsidRPr="004708B0">
        <w:rPr>
          <w:rFonts w:cstheme="minorHAnsi"/>
        </w:rPr>
        <w:t xml:space="preserve"> distances</w:t>
      </w:r>
      <w:r w:rsidRPr="004708B0">
        <w:rPr>
          <w:rFonts w:cstheme="minorHAnsi"/>
        </w:rPr>
        <w:t>. We visualized the distance matri</w:t>
      </w:r>
      <w:r w:rsidR="000A5726" w:rsidRPr="004708B0">
        <w:rPr>
          <w:rFonts w:cstheme="minorHAnsi"/>
        </w:rPr>
        <w:t>ces</w:t>
      </w:r>
      <w:r w:rsidRPr="004708B0">
        <w:rPr>
          <w:rFonts w:cstheme="minorHAnsi"/>
        </w:rPr>
        <w:t xml:space="preserve"> using Principal Coordinates Analysis (PCoA) plot to analyze the similarities and dissimilarities between groups. We fitted the measured environmental variables into the PCoA plot and tested their significance correlation</w:t>
      </w:r>
      <w:r w:rsidR="00315A31" w:rsidRPr="004708B0">
        <w:rPr>
          <w:rFonts w:cstheme="minorHAnsi"/>
        </w:rPr>
        <w:t>s</w:t>
      </w:r>
      <w:r w:rsidRPr="004708B0">
        <w:rPr>
          <w:rFonts w:cstheme="minorHAnsi"/>
        </w:rPr>
        <w:t xml:space="preserve"> using </w:t>
      </w:r>
      <w:r w:rsidR="00505ACF" w:rsidRPr="004708B0">
        <w:rPr>
          <w:rFonts w:cstheme="minorHAnsi"/>
        </w:rPr>
        <w:t xml:space="preserve">a </w:t>
      </w:r>
      <w:r w:rsidRPr="004708B0">
        <w:rPr>
          <w:rFonts w:cstheme="minorHAnsi"/>
        </w:rPr>
        <w:t xml:space="preserve">permutation test </w:t>
      </w:r>
      <w:r w:rsidR="00505ACF" w:rsidRPr="004708B0">
        <w:rPr>
          <w:rFonts w:cstheme="minorHAnsi"/>
        </w:rPr>
        <w:t>implemented in</w:t>
      </w:r>
      <w:r w:rsidR="000A5726" w:rsidRPr="004708B0">
        <w:rPr>
          <w:rFonts w:cstheme="minorHAnsi"/>
        </w:rPr>
        <w:t xml:space="preserve"> the enfvit function of the vegan package</w:t>
      </w:r>
      <w:r w:rsidR="00505ACF" w:rsidRPr="004708B0">
        <w:rPr>
          <w:rFonts w:cstheme="minorHAnsi"/>
        </w:rPr>
        <w:t xml:space="preserve"> (Oksanen et al., 2022).</w:t>
      </w:r>
      <w:r w:rsidR="007E67B4" w:rsidRPr="004708B0">
        <w:rPr>
          <w:rFonts w:cstheme="minorHAnsi"/>
        </w:rPr>
        <w:t xml:space="preserve"> Permutational multivariate analysis of variance (PERMANOVA) was conducted to assess changes in ammonia-oxidizing community structure between groups using the adonis2 function</w:t>
      </w:r>
      <w:r w:rsidR="001B3445" w:rsidRPr="004708B0">
        <w:rPr>
          <w:rFonts w:cstheme="minorHAnsi"/>
        </w:rPr>
        <w:t xml:space="preserve"> of the vegan package. We performed pairwise comparisons between irrigation treatment using the pairwise.adonis function of the pairwiseAdonis package (v.0.4.1) (Martinez Arbizu, 2020).</w:t>
      </w:r>
      <w:r w:rsidR="00AD1072" w:rsidRPr="004708B0">
        <w:rPr>
          <w:rFonts w:cstheme="minorHAnsi"/>
        </w:rPr>
        <w:t xml:space="preserve"> </w:t>
      </w:r>
      <w:r w:rsidR="00647155" w:rsidRPr="004708B0">
        <w:rPr>
          <w:rFonts w:cstheme="minorHAnsi"/>
        </w:rPr>
        <w:t xml:space="preserve">Ammonia-oxidizing community composition </w:t>
      </w:r>
      <w:r w:rsidR="00E45A3C" w:rsidRPr="004708B0">
        <w:rPr>
          <w:rFonts w:cstheme="minorHAnsi"/>
        </w:rPr>
        <w:t xml:space="preserve">and relative abundance were analyzed using the phyloseq package (v.1.44.0) </w:t>
      </w:r>
      <w:r w:rsidR="00E45A3C" w:rsidRPr="004708B0">
        <w:rPr>
          <w:rFonts w:cstheme="minorHAnsi"/>
        </w:rPr>
        <w:fldChar w:fldCharType="begin"/>
      </w:r>
      <w:r w:rsidR="00E45A3C" w:rsidRPr="004708B0">
        <w:rPr>
          <w:rFonts w:cstheme="minorHAnsi"/>
        </w:rPr>
        <w:instrText xml:space="preserve"> ADDIN ZOTERO_ITEM CSL_CITATION {"citationID":"jzb81N6B","properties":{"formattedCitation":"(McMurdie &amp; Holmes, 2013)","plainCitation":"(McMurdie &amp; Holmes, 2013)","noteIndex":0},"citationItems":[{"id":136,"uris":["http://zotero.org/users/local/JetUa067/items/BZG3WBYB"],"itemData":{"id":136,"type":"article-journal","abstract":"Background The analysis of microbial communities through DNA sequencing brings many challenges: the integration of different types of data with methods from ecology, genetics, phylogenetics, multivariate statistics, visualization and testing. With the increased breadth of experimental designs now being pursued, project-specific statistical analyses are often needed, and these analyses are often difficult (or impossible) for peer researchers to independently reproduce. The vast majority of the requisite tools for performing these analyses reproducibly are already implemented in R and its extensions (packages), but with limited support for high throughput microbiome census data. Results Here we describe a software project, phyloseq, dedicated to the object-oriented representation and analysis of microbiome census data in R. It supports importing data from a variety of common formats, as well as many analysis techniques. These include calibration, filtering, subsetting, agglomeration, multi-table comparisons, diversity analysis, parallelized Fast UniFrac, ordination methods, and production of publication-quality graphics; all in a manner that is easy to document, share, and modify. We show how to apply functions from other R packages to phyloseq-represented data, illustrating the availability of a large number of open source analysis techniques. We discuss the use of phyloseq with tools for reproducible research, a practice common in other fields but still rare in the analysis of highly parallel microbiome census data. We have made available all of the materials necessary to completely reproduce the analysis and figures included in this article, an example of best practices for reproducible research. Conclusions The phyloseq project for R is a new open-source software package, freely available on the web from both GitHub and Bioconductor.","container-title":"PLOS ONE","DOI":"10.1371/journal.pone.0061217","ISSN":"1932-6203","issue":"4","journalAbbreviation":"PLOS ONE","language":"en","note":"publisher: Public Library of Science","page":"e61217","source":"PLoS Journals","title":"phyloseq: An R Package for Reproducible Interactive Analysis and Graphics of Microbiome Census Data","title-short":"phyloseq","volume":"8","author":[{"family":"McMurdie","given":"Paul J."},{"family":"Holmes","given":"Susan"}],"issued":{"date-parts":[["2013"]],"season":"avr"}}}],"schema":"https://github.com/citation-style-language/schema/raw/master/csl-citation.json"} </w:instrText>
      </w:r>
      <w:r w:rsidR="00E45A3C" w:rsidRPr="004708B0">
        <w:rPr>
          <w:rFonts w:cstheme="minorHAnsi"/>
        </w:rPr>
        <w:fldChar w:fldCharType="separate"/>
      </w:r>
      <w:r w:rsidR="00E45A3C" w:rsidRPr="004708B0">
        <w:rPr>
          <w:rFonts w:cstheme="minorHAnsi"/>
        </w:rPr>
        <w:t>(McMurdie &amp; Holmes, 2013)</w:t>
      </w:r>
      <w:r w:rsidR="00E45A3C" w:rsidRPr="004708B0">
        <w:rPr>
          <w:rFonts w:cstheme="minorHAnsi"/>
        </w:rPr>
        <w:fldChar w:fldCharType="end"/>
      </w:r>
      <w:r w:rsidR="00E45A3C" w:rsidRPr="004708B0">
        <w:rPr>
          <w:rFonts w:cstheme="minorHAnsi"/>
        </w:rPr>
        <w:t>.</w:t>
      </w:r>
    </w:p>
    <w:p w14:paraId="2810B71A" w14:textId="77777777" w:rsidR="004708B0" w:rsidRPr="004708B0" w:rsidRDefault="00AD1072" w:rsidP="004708B0">
      <w:pPr>
        <w:spacing w:line="480" w:lineRule="auto"/>
        <w:jc w:val="both"/>
        <w:rPr>
          <w:rFonts w:cstheme="minorHAnsi"/>
        </w:rPr>
      </w:pPr>
      <w:r w:rsidRPr="004708B0">
        <w:rPr>
          <w:rFonts w:cstheme="minorHAnsi"/>
        </w:rPr>
        <w:tab/>
        <w:t xml:space="preserve">We performed differential abundance analysis to identify ASVs abundance that changes significantly between control and drought treatment. </w:t>
      </w:r>
      <w:commentRangeStart w:id="28"/>
      <w:r w:rsidR="00647155" w:rsidRPr="004708B0">
        <w:rPr>
          <w:rFonts w:cstheme="minorHAnsi"/>
        </w:rPr>
        <w:t>We filtered the rarefied ASV tables by removing low-abundance ASVs (&lt; 0.01 %) and keeping ASVs that were found in at lest 75 % of replicates for each treatment.</w:t>
      </w:r>
      <w:r w:rsidR="002E5A80">
        <w:rPr>
          <w:rFonts w:cstheme="minorHAnsi"/>
        </w:rPr>
        <w:t xml:space="preserve"> </w:t>
      </w:r>
      <w:commentRangeEnd w:id="28"/>
      <w:r w:rsidR="000E645C">
        <w:rPr>
          <w:rStyle w:val="CommentReference"/>
        </w:rPr>
        <w:commentReference w:id="28"/>
      </w:r>
      <w:commentRangeStart w:id="29"/>
      <w:r w:rsidR="00647155" w:rsidRPr="004708B0">
        <w:rPr>
          <w:rFonts w:cstheme="minorHAnsi"/>
        </w:rPr>
        <w:t>We</w:t>
      </w:r>
      <w:r w:rsidR="002E5A80">
        <w:rPr>
          <w:rFonts w:cstheme="minorHAnsi"/>
        </w:rPr>
        <w:t xml:space="preserve"> </w:t>
      </w:r>
      <w:r w:rsidR="00FC2676" w:rsidRPr="004708B0">
        <w:rPr>
          <w:rFonts w:cstheme="minorHAnsi"/>
        </w:rPr>
        <w:t>performed generalized linear mixed models (GLMMs</w:t>
      </w:r>
      <w:commentRangeEnd w:id="29"/>
      <w:r w:rsidR="000E645C">
        <w:rPr>
          <w:rStyle w:val="CommentReference"/>
        </w:rPr>
        <w:commentReference w:id="29"/>
      </w:r>
      <w:r w:rsidR="00FC2676" w:rsidRPr="004708B0">
        <w:rPr>
          <w:rFonts w:cstheme="minorHAnsi"/>
        </w:rPr>
        <w:t xml:space="preserve">) to model our microbiome abundance data that we assumed </w:t>
      </w:r>
      <w:r w:rsidR="00DE07C1">
        <w:rPr>
          <w:rFonts w:cstheme="minorHAnsi"/>
        </w:rPr>
        <w:t>followed a</w:t>
      </w:r>
      <w:r w:rsidR="00FC2676" w:rsidRPr="004708B0">
        <w:rPr>
          <w:rFonts w:cstheme="minorHAnsi"/>
        </w:rPr>
        <w:t xml:space="preserve"> </w:t>
      </w:r>
      <w:r w:rsidR="00DE07C1" w:rsidRPr="004708B0">
        <w:rPr>
          <w:rFonts w:cstheme="minorHAnsi"/>
        </w:rPr>
        <w:t>Poisson distribution</w:t>
      </w:r>
      <w:r w:rsidR="003A2BA7">
        <w:rPr>
          <w:rFonts w:cstheme="minorHAnsi"/>
        </w:rPr>
        <w:t xml:space="preserve">. We calculated </w:t>
      </w:r>
      <w:r w:rsidR="00DE07C1">
        <w:rPr>
          <w:rFonts w:cstheme="minorHAnsi"/>
        </w:rPr>
        <w:t xml:space="preserve">an ASV abundance </w:t>
      </w:r>
      <m:oMath>
        <m:r>
          <w:rPr>
            <w:rFonts w:ascii="Cambria Math" w:hAnsi="Cambria Math" w:cstheme="minorHAnsi"/>
          </w:rPr>
          <m:t>Y</m:t>
        </m:r>
      </m:oMath>
      <w:r w:rsidR="00DE07C1">
        <w:rPr>
          <w:rFonts w:cstheme="minorHAnsi"/>
        </w:rPr>
        <w:t xml:space="preserve"> </w:t>
      </w:r>
      <w:r w:rsidR="003A2BA7">
        <w:rPr>
          <w:rFonts w:cstheme="minorHAnsi"/>
          <w:color w:val="000000"/>
        </w:rPr>
        <w:t xml:space="preserve">with </w:t>
      </w:r>
      <w:r w:rsidR="00DE07C1" w:rsidRPr="004708B0">
        <w:rPr>
          <w:rFonts w:cstheme="minorHAnsi"/>
          <w:color w:val="000000"/>
        </w:rPr>
        <w:t xml:space="preserve">parameter </w:t>
      </w:r>
      <m:oMath>
        <m:r>
          <w:rPr>
            <w:rFonts w:ascii="Cambria Math" w:hAnsi="Cambria Math" w:cstheme="minorHAnsi"/>
          </w:rPr>
          <m:t>Λ</m:t>
        </m:r>
      </m:oMath>
      <w:r w:rsidR="00DE07C1" w:rsidRPr="004708B0">
        <w:rPr>
          <w:rFonts w:cstheme="minorHAnsi"/>
          <w:color w:val="000000"/>
        </w:rPr>
        <w:t xml:space="preserve"> as </w:t>
      </w:r>
      <m:oMath>
        <m:r>
          <w:rPr>
            <w:rFonts w:ascii="Cambria Math" w:hAnsi="Cambria Math" w:cstheme="minorHAnsi"/>
          </w:rPr>
          <m:t>Y∼P</m:t>
        </m:r>
        <m:d>
          <m:dPr>
            <m:ctrlPr>
              <w:rPr>
                <w:rFonts w:ascii="Cambria Math" w:hAnsi="Cambria Math" w:cstheme="minorHAnsi"/>
              </w:rPr>
            </m:ctrlPr>
          </m:dPr>
          <m:e>
            <m:r>
              <w:rPr>
                <w:rFonts w:ascii="Cambria Math" w:hAnsi="Cambria Math" w:cstheme="minorHAnsi"/>
              </w:rPr>
              <m:t>Λ</m:t>
            </m:r>
          </m:e>
        </m:d>
      </m:oMath>
      <w:r w:rsidR="00DE07C1" w:rsidRPr="004708B0">
        <w:rPr>
          <w:rFonts w:cstheme="minorHAnsi"/>
          <w:color w:val="000000"/>
        </w:rPr>
        <w:t xml:space="preserve">, in any </w:t>
      </w:r>
      <m:oMath>
        <m:r>
          <w:rPr>
            <w:rFonts w:ascii="Cambria Math" w:hAnsi="Cambria Math" w:cstheme="minorHAnsi"/>
            <w:color w:val="000000"/>
          </w:rPr>
          <m:t>j</m:t>
        </m:r>
      </m:oMath>
      <w:r w:rsidR="00DE07C1" w:rsidRPr="004708B0">
        <w:rPr>
          <w:rFonts w:cstheme="minorHAnsi"/>
          <w:color w:val="000000"/>
        </w:rPr>
        <w:t xml:space="preserve"> replicates of any </w:t>
      </w:r>
      <m:oMath>
        <m:r>
          <w:rPr>
            <w:rFonts w:ascii="Cambria Math" w:hAnsi="Cambria Math" w:cstheme="minorHAnsi"/>
          </w:rPr>
          <m:t>i</m:t>
        </m:r>
      </m:oMath>
      <w:r w:rsidR="00DE07C1" w:rsidRPr="004708B0">
        <w:rPr>
          <w:rFonts w:cstheme="minorHAnsi"/>
          <w:color w:val="000000"/>
        </w:rPr>
        <w:t xml:space="preserve"> treatment</w:t>
      </w:r>
      <w:r w:rsidR="003A2BA7">
        <w:rPr>
          <w:rFonts w:cstheme="minorHAnsi"/>
          <w:color w:val="000000"/>
        </w:rPr>
        <w:t xml:space="preserve"> using </w:t>
      </w:r>
      <w:r w:rsidR="004708B0" w:rsidRPr="004708B0">
        <w:rPr>
          <w:rFonts w:cstheme="minorHAnsi"/>
          <w:color w:val="000000"/>
        </w:rPr>
        <w:t xml:space="preserve">the following model: </w:t>
      </w:r>
    </w:p>
    <w:p w14:paraId="244D2B60" w14:textId="77777777" w:rsidR="004708B0" w:rsidRPr="004708B0" w:rsidRDefault="004708B0" w:rsidP="004708B0">
      <w:pPr>
        <w:spacing w:line="480" w:lineRule="auto"/>
        <w:jc w:val="both"/>
        <w:rPr>
          <w:rFonts w:cstheme="minorHAnsi"/>
        </w:rPr>
      </w:pPr>
      <m:oMathPara>
        <m:oMath>
          <m:r>
            <w:rPr>
              <w:rFonts w:ascii="Cambria Math" w:hAnsi="Cambria Math" w:cstheme="minorHAnsi"/>
            </w:rPr>
            <m:t>log</m:t>
          </m:r>
          <m:d>
            <m:dPr>
              <m:ctrlPr>
                <w:rPr>
                  <w:rFonts w:ascii="Cambria Math" w:hAnsi="Cambria Math" w:cstheme="minorHAnsi"/>
                </w:rPr>
              </m:ctrlPr>
            </m:dPr>
            <m:e>
              <m:sSub>
                <m:sSubPr>
                  <m:ctrlPr>
                    <w:rPr>
                      <w:rFonts w:ascii="Cambria Math" w:hAnsi="Cambria Math" w:cstheme="minorHAnsi"/>
                    </w:rPr>
                  </m:ctrlPr>
                </m:sSubPr>
                <m:e>
                  <m:r>
                    <w:rPr>
                      <w:rFonts w:ascii="Cambria Math" w:hAnsi="Cambria Math" w:cstheme="minorHAnsi"/>
                    </w:rPr>
                    <m:t>Λ</m:t>
                  </m:r>
                </m:e>
                <m:sub>
                  <m:r>
                    <w:rPr>
                      <w:rFonts w:ascii="Cambria Math" w:hAnsi="Cambria Math" w:cstheme="minorHAnsi"/>
                    </w:rPr>
                    <m:t>ij</m:t>
                  </m:r>
                </m:sub>
              </m:sSub>
            </m:e>
          </m:d>
          <m:r>
            <w:rPr>
              <w:rFonts w:ascii="Cambria Math" w:hAnsi="Cambria Math" w:cstheme="minorHAnsi"/>
            </w:rPr>
            <m:t>=</m:t>
          </m:r>
          <m:sSub>
            <m:sSubPr>
              <m:ctrlPr>
                <w:rPr>
                  <w:rFonts w:ascii="Cambria Math" w:hAnsi="Cambria Math" w:cstheme="minorHAnsi"/>
                </w:rPr>
              </m:ctrlPr>
            </m:sSubPr>
            <m:e>
              <m:r>
                <w:rPr>
                  <w:rFonts w:ascii="Cambria Math" w:hAnsi="Cambria Math" w:cstheme="minorHAnsi"/>
                </w:rPr>
                <m:t>o</m:t>
              </m:r>
            </m:e>
            <m:sub>
              <m:r>
                <w:rPr>
                  <w:rFonts w:ascii="Cambria Math" w:hAnsi="Cambria Math" w:cstheme="minorHAnsi"/>
                </w:rPr>
                <m:t>ij</m:t>
              </m:r>
            </m:sub>
          </m:sSub>
          <m:r>
            <w:rPr>
              <w:rFonts w:ascii="Cambria Math" w:hAnsi="Cambria Math" w:cstheme="minorHAnsi"/>
            </w:rPr>
            <m:t>+μ+</m:t>
          </m:r>
          <m:sSub>
            <m:sSubPr>
              <m:ctrlPr>
                <w:rPr>
                  <w:rFonts w:ascii="Cambria Math" w:hAnsi="Cambria Math" w:cstheme="minorHAnsi"/>
                </w:rPr>
              </m:ctrlPr>
            </m:sSubPr>
            <m:e>
              <m:r>
                <w:rPr>
                  <w:rFonts w:ascii="Cambria Math" w:hAnsi="Cambria Math" w:cstheme="minorHAnsi"/>
                </w:rPr>
                <m:t>α</m:t>
              </m:r>
            </m:e>
            <m:sub>
              <m:r>
                <w:rPr>
                  <w:rFonts w:ascii="Cambria Math" w:hAnsi="Cambria Math" w:cstheme="minorHAnsi"/>
                </w:rPr>
                <m:t>i</m:t>
              </m:r>
            </m:sub>
          </m:sSub>
          <m:r>
            <w:rPr>
              <w:rFonts w:ascii="Cambria Math" w:hAnsi="Cambria Math" w:cstheme="minorHAnsi"/>
            </w:rPr>
            <m:t>+</m:t>
          </m:r>
          <m:sSub>
            <m:sSubPr>
              <m:ctrlPr>
                <w:rPr>
                  <w:rFonts w:ascii="Cambria Math" w:hAnsi="Cambria Math" w:cstheme="minorHAnsi"/>
                </w:rPr>
              </m:ctrlPr>
            </m:sSubPr>
            <m:e>
              <m:r>
                <w:rPr>
                  <w:rFonts w:ascii="Cambria Math" w:hAnsi="Cambria Math" w:cstheme="minorHAnsi"/>
                </w:rPr>
                <m:t>Z</m:t>
              </m:r>
            </m:e>
            <m:sub>
              <m:r>
                <w:rPr>
                  <w:rFonts w:ascii="Cambria Math" w:hAnsi="Cambria Math" w:cstheme="minorHAnsi"/>
                </w:rPr>
                <m:t>ij</m:t>
              </m:r>
            </m:sub>
          </m:sSub>
          <m:r>
            <w:rPr>
              <w:rFonts w:ascii="Cambria Math" w:hAnsi="Cambria Math" w:cstheme="minorHAnsi"/>
            </w:rPr>
            <m:t>,</m:t>
          </m:r>
          <m:sSub>
            <m:sSubPr>
              <m:ctrlPr>
                <w:rPr>
                  <w:rFonts w:ascii="Cambria Math" w:hAnsi="Cambria Math" w:cstheme="minorHAnsi"/>
                </w:rPr>
              </m:ctrlPr>
            </m:sSubPr>
            <m:e>
              <m:sSub>
                <m:sSubPr>
                  <m:ctrlPr>
                    <w:rPr>
                      <w:rFonts w:ascii="Cambria Math" w:hAnsi="Cambria Math" w:cstheme="minorHAnsi"/>
                    </w:rPr>
                  </m:ctrlPr>
                </m:sSubPr>
                <m:e>
                  <m:r>
                    <w:rPr>
                      <w:rFonts w:ascii="Cambria Math" w:hAnsi="Cambria Math" w:cstheme="minorHAnsi"/>
                    </w:rPr>
                    <m:t>Z</m:t>
                  </m:r>
                </m:e>
                <m:sub>
                  <m:r>
                    <w:rPr>
                      <w:rFonts w:ascii="Cambria Math" w:hAnsi="Cambria Math" w:cstheme="minorHAnsi"/>
                    </w:rPr>
                    <m:t>ij</m:t>
                  </m:r>
                </m:sub>
              </m:sSub>
            </m:e>
            <m:sub>
              <m:r>
                <w:rPr>
                  <w:rFonts w:ascii="Cambria Math" w:hAnsi="Cambria Math" w:cstheme="minorHAnsi"/>
                </w:rPr>
                <m:t>1≤j≤12</m:t>
              </m:r>
            </m:sub>
          </m:sSub>
          <m:r>
            <m:rPr>
              <m:lit/>
              <m:nor/>
            </m:rPr>
            <w:rPr>
              <w:rFonts w:cstheme="minorHAnsi"/>
            </w:rPr>
            <m:t> iid</m:t>
          </m:r>
          <m:r>
            <w:rPr>
              <w:rFonts w:ascii="Cambria Math" w:hAnsi="Cambria Math" w:cstheme="minorHAnsi"/>
            </w:rPr>
            <m:t>∼N</m:t>
          </m:r>
          <m:d>
            <m:dPr>
              <m:ctrlPr>
                <w:rPr>
                  <w:rFonts w:ascii="Cambria Math" w:hAnsi="Cambria Math" w:cstheme="minorHAnsi"/>
                </w:rPr>
              </m:ctrlPr>
            </m:dPr>
            <m:e>
              <m:r>
                <w:rPr>
                  <w:rFonts w:ascii="Cambria Math" w:hAnsi="Cambria Math" w:cstheme="minorHAnsi"/>
                </w:rPr>
                <m:t>0,</m:t>
              </m:r>
              <m:sSup>
                <m:sSupPr>
                  <m:ctrlPr>
                    <w:rPr>
                      <w:rFonts w:ascii="Cambria Math" w:hAnsi="Cambria Math" w:cstheme="minorHAnsi"/>
                    </w:rPr>
                  </m:ctrlPr>
                </m:sSupPr>
                <m:e>
                  <m:r>
                    <w:rPr>
                      <w:rFonts w:ascii="Cambria Math" w:hAnsi="Cambria Math" w:cstheme="minorHAnsi"/>
                    </w:rPr>
                    <m:t>σ</m:t>
                  </m:r>
                </m:e>
                <m:sup>
                  <m:r>
                    <w:rPr>
                      <w:rFonts w:ascii="Cambria Math" w:hAnsi="Cambria Math" w:cstheme="minorHAnsi"/>
                    </w:rPr>
                    <m:t>2</m:t>
                  </m:r>
                </m:sup>
              </m:sSup>
            </m:e>
          </m:d>
        </m:oMath>
      </m:oMathPara>
    </w:p>
    <w:p w14:paraId="3F85CDED" w14:textId="77777777" w:rsidR="002526AC" w:rsidRDefault="003A2BA7" w:rsidP="004708B0">
      <w:pPr>
        <w:spacing w:line="480" w:lineRule="auto"/>
        <w:rPr>
          <w:rFonts w:cstheme="minorHAnsi"/>
          <w:color w:val="000000"/>
          <w:lang w:val="en-GB"/>
        </w:rPr>
      </w:pPr>
      <w:r>
        <w:rPr>
          <w:rFonts w:cstheme="minorHAnsi"/>
          <w:color w:val="000000"/>
        </w:rPr>
        <w:t xml:space="preserve">We introduced offset </w:t>
      </w:r>
      <m:oMath>
        <m:r>
          <w:rPr>
            <w:rFonts w:ascii="Cambria Math" w:hAnsi="Cambria Math" w:cstheme="minorHAnsi"/>
            <w:color w:val="000000"/>
          </w:rPr>
          <m:t>(</m:t>
        </m:r>
        <m:r>
          <w:rPr>
            <w:rFonts w:ascii="Cambria Math" w:hAnsi="Cambria Math" w:cstheme="minorHAnsi"/>
          </w:rPr>
          <m:t>o)</m:t>
        </m:r>
      </m:oMath>
      <w:r>
        <w:rPr>
          <w:rFonts w:eastAsiaTheme="minorEastAsia" w:cstheme="minorHAnsi"/>
        </w:rPr>
        <w:t xml:space="preserve"> as the log of the sample read sum, </w:t>
      </w:r>
      <m:oMath>
        <m:r>
          <w:rPr>
            <w:rFonts w:ascii="Cambria Math" w:hAnsi="Cambria Math" w:cstheme="minorHAnsi"/>
          </w:rPr>
          <m:t>α</m:t>
        </m:r>
      </m:oMath>
      <w:r w:rsidRPr="004708B0">
        <w:rPr>
          <w:rFonts w:cstheme="minorHAnsi"/>
          <w:color w:val="000000"/>
          <w:lang w:val="en-GB"/>
        </w:rPr>
        <w:t xml:space="preserve"> is the effect of the </w:t>
      </w:r>
      <w:r>
        <w:rPr>
          <w:rFonts w:cstheme="minorHAnsi"/>
          <w:color w:val="000000"/>
          <w:lang w:val="en-GB"/>
        </w:rPr>
        <w:t>irrigation</w:t>
      </w:r>
      <w:r w:rsidRPr="004708B0">
        <w:rPr>
          <w:rFonts w:cstheme="minorHAnsi"/>
          <w:color w:val="000000"/>
          <w:lang w:val="en-GB"/>
        </w:rPr>
        <w:t xml:space="preserve"> treatment coded as a factor, and </w:t>
      </w:r>
      <m:oMath>
        <m:r>
          <w:rPr>
            <w:rFonts w:ascii="Cambria Math" w:hAnsi="Cambria Math" w:cstheme="minorHAnsi"/>
          </w:rPr>
          <m:t>Z</m:t>
        </m:r>
      </m:oMath>
      <w:r w:rsidRPr="004708B0">
        <w:rPr>
          <w:rFonts w:cstheme="minorHAnsi"/>
          <w:color w:val="000000"/>
        </w:rPr>
        <w:t xml:space="preserve"> is the random sampling effect modeling the data </w:t>
      </w:r>
      <w:r w:rsidRPr="004708B0">
        <w:rPr>
          <w:rFonts w:cstheme="minorHAnsi"/>
          <w:color w:val="000000"/>
          <w:lang w:val="en-GB"/>
        </w:rPr>
        <w:t>overdispersio</w:t>
      </w:r>
      <w:r w:rsidR="00CE1CAB">
        <w:rPr>
          <w:rFonts w:cstheme="minorHAnsi"/>
          <w:color w:val="000000"/>
          <w:lang w:val="en-GB"/>
        </w:rPr>
        <w:t xml:space="preserve">n. </w:t>
      </w:r>
      <m:oMath>
        <m:r>
          <w:rPr>
            <w:rFonts w:ascii="Cambria Math" w:hAnsi="Cambria Math" w:cstheme="minorHAnsi"/>
          </w:rPr>
          <m:t>i=</m:t>
        </m:r>
        <m:d>
          <m:dPr>
            <m:begChr m:val="{"/>
            <m:endChr m:val="}"/>
            <m:ctrlPr>
              <w:rPr>
                <w:rFonts w:ascii="Cambria Math" w:hAnsi="Cambria Math" w:cstheme="minorHAnsi"/>
              </w:rPr>
            </m:ctrlPr>
          </m:dPr>
          <m:e>
            <m:r>
              <w:rPr>
                <w:rFonts w:ascii="Cambria Math" w:hAnsi="Cambria Math" w:cstheme="minorHAnsi"/>
              </w:rPr>
              <m:t>1,2</m:t>
            </m:r>
          </m:e>
        </m:d>
      </m:oMath>
      <w:r w:rsidR="004708B0" w:rsidRPr="004708B0">
        <w:rPr>
          <w:rFonts w:cstheme="minorHAnsi"/>
          <w:color w:val="000000"/>
        </w:rPr>
        <w:t xml:space="preserve"> represents the </w:t>
      </w:r>
      <w:r w:rsidR="004708B0">
        <w:rPr>
          <w:rFonts w:cstheme="minorHAnsi"/>
          <w:color w:val="000000"/>
        </w:rPr>
        <w:t>irrigation</w:t>
      </w:r>
      <w:r w:rsidR="004708B0" w:rsidRPr="004708B0">
        <w:rPr>
          <w:rFonts w:cstheme="minorHAnsi"/>
          <w:color w:val="000000"/>
        </w:rPr>
        <w:t xml:space="preserve"> treatments and</w:t>
      </w:r>
      <w:r w:rsidR="004708B0" w:rsidRPr="004708B0">
        <w:rPr>
          <w:rFonts w:cstheme="minorHAnsi"/>
          <w:color w:val="000000"/>
          <w:lang w:val="en-GB"/>
        </w:rPr>
        <w:t xml:space="preserve"> </w:t>
      </w:r>
      <m:oMath>
        <m:r>
          <w:rPr>
            <w:rFonts w:ascii="Cambria Math" w:hAnsi="Cambria Math" w:cstheme="minorHAnsi"/>
          </w:rPr>
          <m:t>j={1,…,4}</m:t>
        </m:r>
      </m:oMath>
      <w:r w:rsidR="004708B0" w:rsidRPr="004708B0">
        <w:rPr>
          <w:rFonts w:cstheme="minorHAnsi"/>
          <w:color w:val="000000"/>
          <w:lang w:val="en-GB"/>
        </w:rPr>
        <w:t xml:space="preserve"> represents the replicates. </w:t>
      </w:r>
      <w:r w:rsidR="004708B0" w:rsidRPr="004708B0">
        <w:rPr>
          <w:rFonts w:cstheme="minorHAnsi"/>
          <w:color w:val="000000"/>
        </w:rPr>
        <w:t xml:space="preserve">The </w:t>
      </w:r>
      <w:r w:rsidR="00CE1CAB">
        <w:rPr>
          <w:rFonts w:cstheme="minorHAnsi"/>
          <w:color w:val="000000"/>
        </w:rPr>
        <w:t>model was run</w:t>
      </w:r>
      <w:r w:rsidR="004708B0" w:rsidRPr="004708B0">
        <w:rPr>
          <w:rFonts w:cstheme="minorHAnsi"/>
          <w:color w:val="000000"/>
        </w:rPr>
        <w:t xml:space="preserve"> using the </w:t>
      </w:r>
      <w:r w:rsidR="009B697D">
        <w:rPr>
          <w:rFonts w:cstheme="minorHAnsi"/>
          <w:color w:val="000000"/>
        </w:rPr>
        <w:t>glmmTMB</w:t>
      </w:r>
      <w:r w:rsidR="004708B0" w:rsidRPr="004708B0">
        <w:rPr>
          <w:rFonts w:cstheme="minorHAnsi"/>
          <w:color w:val="000000"/>
        </w:rPr>
        <w:t xml:space="preserve"> function of the</w:t>
      </w:r>
      <w:r w:rsidR="00BE2348">
        <w:rPr>
          <w:rFonts w:cstheme="minorHAnsi"/>
          <w:color w:val="000000"/>
        </w:rPr>
        <w:t xml:space="preserve"> glmmTMB</w:t>
      </w:r>
      <w:r w:rsidR="004708B0" w:rsidRPr="004708B0">
        <w:rPr>
          <w:rFonts w:cstheme="minorHAnsi"/>
          <w:color w:val="000000"/>
        </w:rPr>
        <w:t xml:space="preserve"> package</w:t>
      </w:r>
      <w:r w:rsidR="002E5A80">
        <w:rPr>
          <w:rFonts w:cstheme="minorHAnsi"/>
          <w:color w:val="000000"/>
        </w:rPr>
        <w:t xml:space="preserve"> (v.1.1.7)</w:t>
      </w:r>
      <w:r w:rsidR="004708B0" w:rsidRPr="004708B0">
        <w:rPr>
          <w:rFonts w:cstheme="minorHAnsi"/>
          <w:color w:val="000000"/>
        </w:rPr>
        <w:t xml:space="preserve"> (</w:t>
      </w:r>
      <w:r w:rsidR="002E5A80">
        <w:rPr>
          <w:rFonts w:cstheme="minorHAnsi"/>
          <w:color w:val="000000"/>
        </w:rPr>
        <w:t>Brooks et al., 2017</w:t>
      </w:r>
      <w:r w:rsidR="004708B0" w:rsidRPr="004708B0">
        <w:rPr>
          <w:rFonts w:cstheme="minorHAnsi"/>
          <w:color w:val="000000"/>
        </w:rPr>
        <w:t xml:space="preserve">). </w:t>
      </w:r>
      <w:r w:rsidR="002526AC">
        <w:rPr>
          <w:rFonts w:cstheme="minorHAnsi"/>
          <w:color w:val="000000"/>
        </w:rPr>
        <w:t>A p</w:t>
      </w:r>
      <w:r w:rsidR="004708B0" w:rsidRPr="004708B0">
        <w:rPr>
          <w:rFonts w:cstheme="minorHAnsi"/>
          <w:color w:val="000000"/>
        </w:rPr>
        <w:t xml:space="preserve">ost-hoc test with the emmeans function of the </w:t>
      </w:r>
      <w:r w:rsidR="004708B0" w:rsidRPr="002E5A80">
        <w:rPr>
          <w:rFonts w:cstheme="minorHAnsi"/>
          <w:color w:val="000000"/>
        </w:rPr>
        <w:t>emmeans</w:t>
      </w:r>
      <w:r w:rsidR="004708B0" w:rsidRPr="004708B0">
        <w:rPr>
          <w:rFonts w:cstheme="minorHAnsi"/>
          <w:color w:val="000000"/>
        </w:rPr>
        <w:t xml:space="preserve"> package (</w:t>
      </w:r>
      <w:r w:rsidR="002E5A80">
        <w:rPr>
          <w:rFonts w:cstheme="minorHAnsi"/>
          <w:color w:val="000000"/>
        </w:rPr>
        <w:t>v.1.8.8</w:t>
      </w:r>
      <w:r w:rsidR="00CE1CAB">
        <w:rPr>
          <w:rFonts w:cstheme="minorHAnsi"/>
          <w:color w:val="000000"/>
        </w:rPr>
        <w:t xml:space="preserve">) was performed for pairwise </w:t>
      </w:r>
      <w:r w:rsidR="00CE1CAB">
        <w:rPr>
          <w:rFonts w:cstheme="minorHAnsi"/>
          <w:color w:val="000000"/>
        </w:rPr>
        <w:lastRenderedPageBreak/>
        <w:t>comparisons</w:t>
      </w:r>
      <w:r w:rsidR="004708B0" w:rsidRPr="004708B0">
        <w:rPr>
          <w:rFonts w:cstheme="minorHAnsi"/>
          <w:color w:val="000000"/>
        </w:rPr>
        <w:t xml:space="preserve">. </w:t>
      </w:r>
      <w:r w:rsidR="00CE1CAB">
        <w:rPr>
          <w:rFonts w:cstheme="minorHAnsi"/>
          <w:color w:val="000000"/>
        </w:rPr>
        <w:t>We adjusted raw</w:t>
      </w:r>
      <w:r w:rsidR="000A67A5" w:rsidRPr="004708B0">
        <w:rPr>
          <w:rFonts w:cstheme="minorHAnsi"/>
          <w:color w:val="000000"/>
        </w:rPr>
        <w:t> p-values using the false discovery rate (FDR) method</w:t>
      </w:r>
      <w:r w:rsidR="002526AC">
        <w:rPr>
          <w:rFonts w:cstheme="minorHAnsi"/>
          <w:color w:val="000000"/>
        </w:rPr>
        <w:t xml:space="preserve"> </w:t>
      </w:r>
      <w:r w:rsidR="002526AC">
        <w:rPr>
          <w:rFonts w:cstheme="minorHAnsi"/>
          <w:color w:val="000000"/>
        </w:rPr>
        <w:fldChar w:fldCharType="begin"/>
      </w:r>
      <w:r w:rsidR="002526AC">
        <w:rPr>
          <w:rFonts w:cstheme="minorHAnsi"/>
          <w:color w:val="000000"/>
        </w:rPr>
        <w:instrText xml:space="preserve"> ADDIN ZOTERO_ITEM CSL_CITATION {"citationID":"cx6ZWITz","properties":{"formattedCitation":"(Benjamini &amp; Hochberg, 1995)","plainCitation":"(Benjamini &amp; Hochberg, 1995)","noteIndex":0},"citationItems":[{"id":142,"uris":["http://zotero.org/users/local/JetUa067/items/5YQEZJG8"],"itemData":{"id":142,"type":"article-journal","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 — 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container-title":"Journal of the Royal Statistical Society: Series B (Methodological)","DOI":"10.1111/j.2517-6161.1995.tb02031.x","ISSN":"2517-6161","issue":"1","language":"en","license":"© 1995 Royal Statistical Society","note":"_eprint: https://onlinelibrary.wiley.com/doi/pdf/10.1111/j.2517-6161.1995.tb02031.x","page":"289-300","source":"Wiley Online Library","title":"Controlling the False Discovery Rate: A Practical and Powerful Approach to Multiple Testing","title-short":"Controlling the False Discovery Rate","volume":"57","author":[{"family":"Benjamini","given":"Yoav"},{"family":"Hochberg","given":"Yosef"}],"issued":{"date-parts":[["1995"]]}}}],"schema":"https://github.com/citation-style-language/schema/raw/master/csl-citation.json"} </w:instrText>
      </w:r>
      <w:r w:rsidR="002526AC">
        <w:rPr>
          <w:rFonts w:cstheme="minorHAnsi"/>
          <w:color w:val="000000"/>
        </w:rPr>
        <w:fldChar w:fldCharType="separate"/>
      </w:r>
      <w:r w:rsidR="002526AC" w:rsidRPr="002526AC">
        <w:rPr>
          <w:rFonts w:ascii="Calibri" w:hAnsi="Calibri" w:cs="Calibri"/>
        </w:rPr>
        <w:t>(Benjamini &amp; Hochberg, 1995)</w:t>
      </w:r>
      <w:r w:rsidR="002526AC">
        <w:rPr>
          <w:rFonts w:cstheme="minorHAnsi"/>
          <w:color w:val="000000"/>
        </w:rPr>
        <w:fldChar w:fldCharType="end"/>
      </w:r>
      <w:r w:rsidR="000A67A5" w:rsidRPr="004708B0">
        <w:rPr>
          <w:rFonts w:cstheme="minorHAnsi"/>
          <w:color w:val="000000"/>
        </w:rPr>
        <w:t>.</w:t>
      </w:r>
      <w:r w:rsidR="000A67A5" w:rsidRPr="004708B0">
        <w:rPr>
          <w:rFonts w:cstheme="minorHAnsi"/>
          <w:color w:val="000000"/>
          <w:lang w:val="en-GB"/>
        </w:rPr>
        <w:t xml:space="preserve"> </w:t>
      </w:r>
      <w:r w:rsidR="00BE2348">
        <w:rPr>
          <w:rFonts w:cstheme="minorHAnsi"/>
          <w:color w:val="000000"/>
          <w:lang w:val="en-GB"/>
        </w:rPr>
        <w:t xml:space="preserve">We </w:t>
      </w:r>
      <w:r w:rsidR="002526AC">
        <w:rPr>
          <w:rFonts w:cstheme="minorHAnsi"/>
          <w:color w:val="000000"/>
          <w:lang w:val="en-GB"/>
        </w:rPr>
        <w:t>applied</w:t>
      </w:r>
      <w:r w:rsidR="00BE2348">
        <w:rPr>
          <w:rFonts w:cstheme="minorHAnsi"/>
          <w:color w:val="000000"/>
          <w:lang w:val="en-GB"/>
        </w:rPr>
        <w:t xml:space="preserve"> th</w:t>
      </w:r>
      <w:r w:rsidR="002526AC">
        <w:rPr>
          <w:rFonts w:cstheme="minorHAnsi"/>
          <w:color w:val="000000"/>
          <w:lang w:val="en-GB"/>
        </w:rPr>
        <w:t>is</w:t>
      </w:r>
      <w:r w:rsidR="00BE2348">
        <w:rPr>
          <w:rFonts w:cstheme="minorHAnsi"/>
          <w:color w:val="000000"/>
          <w:lang w:val="en-GB"/>
        </w:rPr>
        <w:t xml:space="preserve"> analysis </w:t>
      </w:r>
      <w:r w:rsidR="002526AC">
        <w:rPr>
          <w:rFonts w:cstheme="minorHAnsi"/>
          <w:color w:val="000000"/>
          <w:lang w:val="en-GB"/>
        </w:rPr>
        <w:t>to compare ASVs abundance between control and irrigation treatments within each farming system of different sampling data.</w:t>
      </w:r>
    </w:p>
    <w:p w14:paraId="0B39E4F4" w14:textId="77777777" w:rsidR="002526AC" w:rsidRDefault="002526AC" w:rsidP="004708B0">
      <w:pPr>
        <w:spacing w:line="480" w:lineRule="auto"/>
        <w:rPr>
          <w:rFonts w:cstheme="minorHAnsi"/>
          <w:color w:val="000000"/>
          <w:lang w:val="en-GB"/>
        </w:rPr>
      </w:pPr>
    </w:p>
    <w:p w14:paraId="47110EAD" w14:textId="77777777" w:rsidR="002526AC" w:rsidRDefault="002526AC" w:rsidP="004708B0">
      <w:pPr>
        <w:spacing w:line="480" w:lineRule="auto"/>
        <w:rPr>
          <w:rFonts w:cstheme="minorHAnsi"/>
          <w:color w:val="000000"/>
          <w:lang w:val="en-GB"/>
        </w:rPr>
      </w:pPr>
    </w:p>
    <w:p w14:paraId="746CD8DD" w14:textId="77777777" w:rsidR="00A54115" w:rsidRPr="002526AC" w:rsidRDefault="00A54115" w:rsidP="004708B0">
      <w:pPr>
        <w:spacing w:line="480" w:lineRule="auto"/>
        <w:rPr>
          <w:rFonts w:cstheme="minorHAnsi"/>
          <w:color w:val="000000"/>
          <w:lang w:val="en-GB"/>
        </w:rPr>
      </w:pPr>
      <w:r w:rsidRPr="004708B0">
        <w:rPr>
          <w:rFonts w:cstheme="minorHAnsi"/>
          <w:b/>
          <w:bCs/>
        </w:rPr>
        <w:t>Data and code availability</w:t>
      </w:r>
    </w:p>
    <w:p w14:paraId="0EC88435" w14:textId="77777777" w:rsidR="00614C7F" w:rsidRPr="004708B0" w:rsidRDefault="00614C7F" w:rsidP="004708B0">
      <w:pPr>
        <w:spacing w:after="0" w:line="480" w:lineRule="auto"/>
        <w:ind w:firstLine="720"/>
        <w:jc w:val="both"/>
        <w:rPr>
          <w:rFonts w:cstheme="minorHAnsi"/>
          <w:b/>
          <w:bCs/>
        </w:rPr>
      </w:pPr>
      <w:r w:rsidRPr="004708B0">
        <w:rPr>
          <w:rFonts w:cstheme="minorHAnsi"/>
        </w:rPr>
        <w:t xml:space="preserve">The computational workflows for sequence processing and ecological statistics are available on </w:t>
      </w:r>
      <w:r w:rsidRPr="004708B0">
        <w:rPr>
          <w:rFonts w:cstheme="minorHAnsi"/>
          <w:highlight w:val="yellow"/>
        </w:rPr>
        <w:t>GitHub(..)</w:t>
      </w:r>
      <w:r w:rsidRPr="004708B0">
        <w:rPr>
          <w:rFonts w:cstheme="minorHAnsi"/>
        </w:rPr>
        <w:t xml:space="preserve">. Raw sequence data of amoA gene of AOB, AOA, and comammox have been deposited in the Sequence Read Archive NCBI database under Bioproject accession number </w:t>
      </w:r>
      <w:r w:rsidRPr="004708B0">
        <w:rPr>
          <w:rFonts w:cstheme="minorHAnsi"/>
          <w:highlight w:val="yellow"/>
          <w:u w:val="single"/>
        </w:rPr>
        <w:t>….</w:t>
      </w:r>
      <w:r w:rsidRPr="004708B0">
        <w:rPr>
          <w:rFonts w:cstheme="minorHAnsi"/>
          <w:highlight w:val="yellow"/>
        </w:rPr>
        <w:t>.</w:t>
      </w:r>
    </w:p>
    <w:p w14:paraId="3D84AAB7" w14:textId="77777777" w:rsidR="00A54115" w:rsidRPr="004708B0" w:rsidRDefault="00A54115" w:rsidP="004708B0">
      <w:pPr>
        <w:spacing w:after="0" w:line="480" w:lineRule="auto"/>
        <w:rPr>
          <w:rFonts w:cstheme="minorHAnsi"/>
        </w:rPr>
      </w:pPr>
    </w:p>
    <w:sectPr w:rsidR="00A54115" w:rsidRPr="004708B0" w:rsidSect="00197A9B">
      <w:pgSz w:w="11906" w:h="16838"/>
      <w:pgMar w:top="1417" w:right="1417" w:bottom="1417" w:left="1417"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Laurent Philippot" w:date="2023-10-21T14:24:00Z" w:initials="LP">
    <w:p w14:paraId="400718F5" w14:textId="77777777" w:rsidR="00E9585D" w:rsidRDefault="00E9585D">
      <w:pPr>
        <w:pStyle w:val="CommentText"/>
      </w:pPr>
      <w:r>
        <w:rPr>
          <w:rStyle w:val="CommentReference"/>
        </w:rPr>
        <w:annotationRef/>
      </w:r>
      <w:r>
        <w:t>Rephrase to indicate when it was established</w:t>
      </w:r>
    </w:p>
  </w:comment>
  <w:comment w:id="1" w:author="Laurent Philippot" w:date="2023-10-21T14:25:00Z" w:initials="LP">
    <w:p w14:paraId="6B553489" w14:textId="77777777" w:rsidR="005B454A" w:rsidRDefault="005B454A">
      <w:pPr>
        <w:pStyle w:val="CommentText"/>
      </w:pPr>
      <w:r>
        <w:rPr>
          <w:rStyle w:val="CommentReference"/>
        </w:rPr>
        <w:annotationRef/>
      </w:r>
      <w:r>
        <w:t>phrasing</w:t>
      </w:r>
    </w:p>
  </w:comment>
  <w:comment w:id="2" w:author="Laurent Philippot" w:date="2023-10-21T14:25:00Z" w:initials="LP">
    <w:p w14:paraId="3ECD5B30" w14:textId="77777777" w:rsidR="005B454A" w:rsidRDefault="005B454A">
      <w:pPr>
        <w:pStyle w:val="CommentText"/>
      </w:pPr>
      <w:r>
        <w:rPr>
          <w:rStyle w:val="CommentReference"/>
        </w:rPr>
        <w:annotationRef/>
      </w:r>
      <w:r>
        <w:t>here add when</w:t>
      </w:r>
    </w:p>
  </w:comment>
  <w:comment w:id="3" w:author="Laurent Philippot" w:date="2023-10-21T14:27:00Z" w:initials="LP">
    <w:p w14:paraId="67301E2C" w14:textId="77777777" w:rsidR="005B454A" w:rsidRDefault="005B454A">
      <w:pPr>
        <w:pStyle w:val="CommentText"/>
      </w:pPr>
      <w:r>
        <w:rPr>
          <w:rStyle w:val="CommentReference"/>
        </w:rPr>
        <w:annotationRef/>
      </w:r>
      <w:r>
        <w:t>add date</w:t>
      </w:r>
    </w:p>
  </w:comment>
  <w:comment w:id="4" w:author="Laurent Philippot" w:date="2023-10-21T14:27:00Z" w:initials="LP">
    <w:p w14:paraId="3C0260BE" w14:textId="77777777" w:rsidR="00CD380D" w:rsidRDefault="00CD380D">
      <w:pPr>
        <w:pStyle w:val="CommentText"/>
      </w:pPr>
      <w:r>
        <w:rPr>
          <w:rStyle w:val="CommentReference"/>
        </w:rPr>
        <w:annotationRef/>
      </w:r>
      <w:r>
        <w:t>no need here, juste explain</w:t>
      </w:r>
    </w:p>
  </w:comment>
  <w:comment w:id="10" w:author="Laurent Philippot" w:date="2023-10-21T14:27:00Z" w:initials="LP">
    <w:p w14:paraId="42461BEF" w14:textId="77777777" w:rsidR="00CD380D" w:rsidRDefault="00CD380D">
      <w:pPr>
        <w:pStyle w:val="CommentText"/>
      </w:pPr>
      <w:r>
        <w:rPr>
          <w:rStyle w:val="CommentReference"/>
        </w:rPr>
        <w:annotationRef/>
      </w:r>
      <w:r>
        <w:t>replace by ref to the kit</w:t>
      </w:r>
    </w:p>
  </w:comment>
  <w:comment w:id="13" w:author="Laurent Philippot" w:date="2023-10-21T14:29:00Z" w:initials="LP">
    <w:p w14:paraId="16AA8189" w14:textId="77777777" w:rsidR="00CD380D" w:rsidRDefault="00CD380D">
      <w:pPr>
        <w:pStyle w:val="CommentText"/>
      </w:pPr>
      <w:r>
        <w:rPr>
          <w:rStyle w:val="CommentReference"/>
        </w:rPr>
        <w:annotationRef/>
      </w:r>
      <w:r>
        <w:t>phrasing</w:t>
      </w:r>
    </w:p>
  </w:comment>
  <w:comment w:id="17" w:author="Ari Fina Bintarti" w:date="2024-01-16T14:27:00Z" w:initials="AB">
    <w:p w14:paraId="674CCD5E" w14:textId="77777777" w:rsidR="00301E4B" w:rsidRDefault="00301E4B" w:rsidP="00301E4B">
      <w:r>
        <w:rPr>
          <w:rStyle w:val="CommentReference"/>
        </w:rPr>
        <w:annotationRef/>
      </w:r>
      <w:r>
        <w:rPr>
          <w:sz w:val="20"/>
          <w:szCs w:val="20"/>
        </w:rPr>
        <w:t>Options: leave it here or move it in the method section or supplementary?</w:t>
      </w:r>
    </w:p>
  </w:comment>
  <w:comment w:id="28" w:author="Laurent Philippot" w:date="2023-10-21T14:34:00Z" w:initials="LP">
    <w:p w14:paraId="263812DA" w14:textId="77777777" w:rsidR="000E645C" w:rsidRDefault="000E645C">
      <w:pPr>
        <w:pStyle w:val="CommentText"/>
      </w:pPr>
      <w:r>
        <w:rPr>
          <w:rStyle w:val="CommentReference"/>
        </w:rPr>
        <w:annotationRef/>
      </w:r>
      <w:r>
        <w:t>explain why</w:t>
      </w:r>
    </w:p>
  </w:comment>
  <w:comment w:id="29" w:author="Laurent Philippot" w:date="2023-10-21T14:34:00Z" w:initials="LP">
    <w:p w14:paraId="503803DF" w14:textId="77777777" w:rsidR="000E645C" w:rsidRDefault="000E645C">
      <w:pPr>
        <w:pStyle w:val="CommentText"/>
      </w:pPr>
      <w:r>
        <w:rPr>
          <w:rStyle w:val="CommentReference"/>
        </w:rPr>
        <w:annotationRef/>
      </w:r>
      <w:r>
        <w:t xml:space="preserve"> too similar to l.138, you can use what has been previously written…(careful, there is a mistake in </w:t>
      </w:r>
      <w:r>
        <w:t>Huet et al, check with Mathilde or Carri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00718F5" w15:done="0"/>
  <w15:commentEx w15:paraId="6B553489" w15:done="0"/>
  <w15:commentEx w15:paraId="3ECD5B30" w15:done="0"/>
  <w15:commentEx w15:paraId="67301E2C" w15:done="0"/>
  <w15:commentEx w15:paraId="3C0260BE" w15:done="0"/>
  <w15:commentEx w15:paraId="42461BEF" w15:done="0"/>
  <w15:commentEx w15:paraId="16AA8189" w15:done="0"/>
  <w15:commentEx w15:paraId="674CCD5E" w15:done="0"/>
  <w15:commentEx w15:paraId="263812DA" w15:done="0"/>
  <w15:commentEx w15:paraId="503803D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4ADE16C8" w16cex:dateUtc="2024-01-16T13:2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00718F5" w16cid:durableId="61CDF632"/>
  <w16cid:commentId w16cid:paraId="6B553489" w16cid:durableId="3C95E919"/>
  <w16cid:commentId w16cid:paraId="3ECD5B30" w16cid:durableId="4BA0A4EB"/>
  <w16cid:commentId w16cid:paraId="67301E2C" w16cid:durableId="4D0763AE"/>
  <w16cid:commentId w16cid:paraId="3C0260BE" w16cid:durableId="479685CB"/>
  <w16cid:commentId w16cid:paraId="42461BEF" w16cid:durableId="61B506C0"/>
  <w16cid:commentId w16cid:paraId="16AA8189" w16cid:durableId="4FEB9163"/>
  <w16cid:commentId w16cid:paraId="674CCD5E" w16cid:durableId="4ADE16C8"/>
  <w16cid:commentId w16cid:paraId="263812DA" w16cid:durableId="5335E948"/>
  <w16cid:commentId w16cid:paraId="503803DF" w16cid:durableId="23D49FC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egoe UI">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aurent Philippot">
    <w15:presenceInfo w15:providerId="AD" w15:userId="S-1-5-21-3569255166-3711921035-3486062074-52939"/>
  </w15:person>
  <w15:person w15:author="Ari Fina Bintarti">
    <w15:presenceInfo w15:providerId="Windows Live" w15:userId="cfeaa7f513f557f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4"/>
  <w:proofState w:spelling="clean"/>
  <w:trackRevisions/>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A1821"/>
    <w:rsid w:val="00010DAC"/>
    <w:rsid w:val="00013584"/>
    <w:rsid w:val="00013D3F"/>
    <w:rsid w:val="000500CB"/>
    <w:rsid w:val="000500DC"/>
    <w:rsid w:val="0007341E"/>
    <w:rsid w:val="00074A70"/>
    <w:rsid w:val="000873E2"/>
    <w:rsid w:val="00087E86"/>
    <w:rsid w:val="00096154"/>
    <w:rsid w:val="000A5726"/>
    <w:rsid w:val="000A655C"/>
    <w:rsid w:val="000A67A5"/>
    <w:rsid w:val="000C623C"/>
    <w:rsid w:val="000D5853"/>
    <w:rsid w:val="000D5B16"/>
    <w:rsid w:val="000E645C"/>
    <w:rsid w:val="000F16A6"/>
    <w:rsid w:val="000F258D"/>
    <w:rsid w:val="00104866"/>
    <w:rsid w:val="00122874"/>
    <w:rsid w:val="00156712"/>
    <w:rsid w:val="00166143"/>
    <w:rsid w:val="00167F5D"/>
    <w:rsid w:val="00170210"/>
    <w:rsid w:val="00170F89"/>
    <w:rsid w:val="0017518A"/>
    <w:rsid w:val="00187102"/>
    <w:rsid w:val="00197A9B"/>
    <w:rsid w:val="001A1382"/>
    <w:rsid w:val="001A1821"/>
    <w:rsid w:val="001B3445"/>
    <w:rsid w:val="001F6783"/>
    <w:rsid w:val="0020034D"/>
    <w:rsid w:val="002118D3"/>
    <w:rsid w:val="00224134"/>
    <w:rsid w:val="00247DF0"/>
    <w:rsid w:val="002526AC"/>
    <w:rsid w:val="00257173"/>
    <w:rsid w:val="002617CD"/>
    <w:rsid w:val="00266E7B"/>
    <w:rsid w:val="0028276C"/>
    <w:rsid w:val="00292936"/>
    <w:rsid w:val="002A50A0"/>
    <w:rsid w:val="002B1C53"/>
    <w:rsid w:val="002D19AF"/>
    <w:rsid w:val="002E0B72"/>
    <w:rsid w:val="002E5A80"/>
    <w:rsid w:val="002F2AF7"/>
    <w:rsid w:val="00301E4B"/>
    <w:rsid w:val="00304493"/>
    <w:rsid w:val="003053FB"/>
    <w:rsid w:val="00315A31"/>
    <w:rsid w:val="00316B3D"/>
    <w:rsid w:val="0032109C"/>
    <w:rsid w:val="0032413D"/>
    <w:rsid w:val="00324FC9"/>
    <w:rsid w:val="00325FFA"/>
    <w:rsid w:val="003274DF"/>
    <w:rsid w:val="003622EC"/>
    <w:rsid w:val="00374139"/>
    <w:rsid w:val="003741CE"/>
    <w:rsid w:val="003A11A1"/>
    <w:rsid w:val="003A2BA7"/>
    <w:rsid w:val="003B4B04"/>
    <w:rsid w:val="003D5D9D"/>
    <w:rsid w:val="003E4575"/>
    <w:rsid w:val="003F2673"/>
    <w:rsid w:val="003F5D05"/>
    <w:rsid w:val="00401693"/>
    <w:rsid w:val="00401A9A"/>
    <w:rsid w:val="0040508C"/>
    <w:rsid w:val="00415770"/>
    <w:rsid w:val="0041764B"/>
    <w:rsid w:val="004206ED"/>
    <w:rsid w:val="0043406C"/>
    <w:rsid w:val="0044457D"/>
    <w:rsid w:val="0044721C"/>
    <w:rsid w:val="004473D5"/>
    <w:rsid w:val="00452EF8"/>
    <w:rsid w:val="004708B0"/>
    <w:rsid w:val="00484441"/>
    <w:rsid w:val="004956E9"/>
    <w:rsid w:val="00495EDC"/>
    <w:rsid w:val="004A1054"/>
    <w:rsid w:val="004B09A6"/>
    <w:rsid w:val="004C0887"/>
    <w:rsid w:val="004C1658"/>
    <w:rsid w:val="004D1422"/>
    <w:rsid w:val="004E37E7"/>
    <w:rsid w:val="004F750D"/>
    <w:rsid w:val="004F7DF8"/>
    <w:rsid w:val="00501CD8"/>
    <w:rsid w:val="00505ACF"/>
    <w:rsid w:val="00532ABA"/>
    <w:rsid w:val="00547965"/>
    <w:rsid w:val="005512B1"/>
    <w:rsid w:val="00560F9B"/>
    <w:rsid w:val="005627B0"/>
    <w:rsid w:val="00573C46"/>
    <w:rsid w:val="00574389"/>
    <w:rsid w:val="005755FF"/>
    <w:rsid w:val="0058253F"/>
    <w:rsid w:val="005952AE"/>
    <w:rsid w:val="005A2B8A"/>
    <w:rsid w:val="005B454A"/>
    <w:rsid w:val="005B765D"/>
    <w:rsid w:val="005C32A0"/>
    <w:rsid w:val="005D084B"/>
    <w:rsid w:val="005E5426"/>
    <w:rsid w:val="005F4CE4"/>
    <w:rsid w:val="0060181B"/>
    <w:rsid w:val="00603814"/>
    <w:rsid w:val="00603DB5"/>
    <w:rsid w:val="00611BAD"/>
    <w:rsid w:val="00614C7F"/>
    <w:rsid w:val="00622CA6"/>
    <w:rsid w:val="00647155"/>
    <w:rsid w:val="00680204"/>
    <w:rsid w:val="006A2116"/>
    <w:rsid w:val="006D401B"/>
    <w:rsid w:val="006D5678"/>
    <w:rsid w:val="006E7A72"/>
    <w:rsid w:val="006F1D1B"/>
    <w:rsid w:val="00721822"/>
    <w:rsid w:val="00723C96"/>
    <w:rsid w:val="00726A65"/>
    <w:rsid w:val="00735F1E"/>
    <w:rsid w:val="007447D4"/>
    <w:rsid w:val="007609E5"/>
    <w:rsid w:val="0077003D"/>
    <w:rsid w:val="00772D68"/>
    <w:rsid w:val="007900E0"/>
    <w:rsid w:val="007A2E98"/>
    <w:rsid w:val="007B231B"/>
    <w:rsid w:val="007B32D3"/>
    <w:rsid w:val="007E258A"/>
    <w:rsid w:val="007E67B4"/>
    <w:rsid w:val="007F48E3"/>
    <w:rsid w:val="0080257C"/>
    <w:rsid w:val="00810B44"/>
    <w:rsid w:val="0083196C"/>
    <w:rsid w:val="00833F5C"/>
    <w:rsid w:val="00834485"/>
    <w:rsid w:val="00846DD9"/>
    <w:rsid w:val="00854097"/>
    <w:rsid w:val="00854FF9"/>
    <w:rsid w:val="008618B6"/>
    <w:rsid w:val="0087192C"/>
    <w:rsid w:val="00876AA0"/>
    <w:rsid w:val="00882BF4"/>
    <w:rsid w:val="008953ED"/>
    <w:rsid w:val="008B5CFA"/>
    <w:rsid w:val="008C28FA"/>
    <w:rsid w:val="008D274B"/>
    <w:rsid w:val="008F1096"/>
    <w:rsid w:val="008F2E2E"/>
    <w:rsid w:val="00901A1F"/>
    <w:rsid w:val="0090345A"/>
    <w:rsid w:val="00932F91"/>
    <w:rsid w:val="00943EFC"/>
    <w:rsid w:val="009457EA"/>
    <w:rsid w:val="009515A9"/>
    <w:rsid w:val="00973262"/>
    <w:rsid w:val="00974316"/>
    <w:rsid w:val="00977F1E"/>
    <w:rsid w:val="009846FE"/>
    <w:rsid w:val="00985BAF"/>
    <w:rsid w:val="009A48C7"/>
    <w:rsid w:val="009B697D"/>
    <w:rsid w:val="009D0533"/>
    <w:rsid w:val="009D17A0"/>
    <w:rsid w:val="009D2FA4"/>
    <w:rsid w:val="009E0384"/>
    <w:rsid w:val="009F70BF"/>
    <w:rsid w:val="00A000B5"/>
    <w:rsid w:val="00A033DA"/>
    <w:rsid w:val="00A037BF"/>
    <w:rsid w:val="00A05FF4"/>
    <w:rsid w:val="00A177C0"/>
    <w:rsid w:val="00A359C1"/>
    <w:rsid w:val="00A44FAF"/>
    <w:rsid w:val="00A45CC7"/>
    <w:rsid w:val="00A54115"/>
    <w:rsid w:val="00A61B42"/>
    <w:rsid w:val="00A726A6"/>
    <w:rsid w:val="00A729D9"/>
    <w:rsid w:val="00A80A5F"/>
    <w:rsid w:val="00A83153"/>
    <w:rsid w:val="00A86D6C"/>
    <w:rsid w:val="00A929C2"/>
    <w:rsid w:val="00A92EFC"/>
    <w:rsid w:val="00A94243"/>
    <w:rsid w:val="00A95DD7"/>
    <w:rsid w:val="00AA6246"/>
    <w:rsid w:val="00AA7A7D"/>
    <w:rsid w:val="00AB7F45"/>
    <w:rsid w:val="00AC41ED"/>
    <w:rsid w:val="00AC6FA1"/>
    <w:rsid w:val="00AD1072"/>
    <w:rsid w:val="00B00A14"/>
    <w:rsid w:val="00B014C7"/>
    <w:rsid w:val="00B029BF"/>
    <w:rsid w:val="00B164D6"/>
    <w:rsid w:val="00B22655"/>
    <w:rsid w:val="00B23C69"/>
    <w:rsid w:val="00B31B6A"/>
    <w:rsid w:val="00B338DD"/>
    <w:rsid w:val="00B36B3D"/>
    <w:rsid w:val="00B45D0D"/>
    <w:rsid w:val="00B5015D"/>
    <w:rsid w:val="00B51A57"/>
    <w:rsid w:val="00B55676"/>
    <w:rsid w:val="00B56B2E"/>
    <w:rsid w:val="00B61F3A"/>
    <w:rsid w:val="00B65180"/>
    <w:rsid w:val="00B65FE7"/>
    <w:rsid w:val="00B7272D"/>
    <w:rsid w:val="00B82BD2"/>
    <w:rsid w:val="00B86B53"/>
    <w:rsid w:val="00BA3ECB"/>
    <w:rsid w:val="00BB1BE0"/>
    <w:rsid w:val="00BD48AE"/>
    <w:rsid w:val="00BE2348"/>
    <w:rsid w:val="00BE4CE2"/>
    <w:rsid w:val="00BE552D"/>
    <w:rsid w:val="00C16C0C"/>
    <w:rsid w:val="00C22E53"/>
    <w:rsid w:val="00C45695"/>
    <w:rsid w:val="00C52AF9"/>
    <w:rsid w:val="00C54C45"/>
    <w:rsid w:val="00C63853"/>
    <w:rsid w:val="00C7527D"/>
    <w:rsid w:val="00C819F8"/>
    <w:rsid w:val="00C85DA6"/>
    <w:rsid w:val="00C8610C"/>
    <w:rsid w:val="00C95801"/>
    <w:rsid w:val="00CB2DF6"/>
    <w:rsid w:val="00CC317B"/>
    <w:rsid w:val="00CC7545"/>
    <w:rsid w:val="00CD334E"/>
    <w:rsid w:val="00CD380D"/>
    <w:rsid w:val="00CE1CAB"/>
    <w:rsid w:val="00CE47BC"/>
    <w:rsid w:val="00CE6758"/>
    <w:rsid w:val="00CF0D28"/>
    <w:rsid w:val="00D06384"/>
    <w:rsid w:val="00D06EF4"/>
    <w:rsid w:val="00D17C93"/>
    <w:rsid w:val="00D26FB9"/>
    <w:rsid w:val="00D33F24"/>
    <w:rsid w:val="00D53BCF"/>
    <w:rsid w:val="00D602B5"/>
    <w:rsid w:val="00D61B65"/>
    <w:rsid w:val="00D65AC0"/>
    <w:rsid w:val="00D71595"/>
    <w:rsid w:val="00D77077"/>
    <w:rsid w:val="00DA44F0"/>
    <w:rsid w:val="00DB125C"/>
    <w:rsid w:val="00DC4185"/>
    <w:rsid w:val="00DD3709"/>
    <w:rsid w:val="00DE07C1"/>
    <w:rsid w:val="00DE2B17"/>
    <w:rsid w:val="00DE58BB"/>
    <w:rsid w:val="00E253D2"/>
    <w:rsid w:val="00E4094C"/>
    <w:rsid w:val="00E424CC"/>
    <w:rsid w:val="00E45A3C"/>
    <w:rsid w:val="00E73A76"/>
    <w:rsid w:val="00E82E9F"/>
    <w:rsid w:val="00E87D8B"/>
    <w:rsid w:val="00E93AA0"/>
    <w:rsid w:val="00E9585D"/>
    <w:rsid w:val="00EA24DB"/>
    <w:rsid w:val="00EC0038"/>
    <w:rsid w:val="00ED08DB"/>
    <w:rsid w:val="00ED0FB9"/>
    <w:rsid w:val="00EE384C"/>
    <w:rsid w:val="00EE5004"/>
    <w:rsid w:val="00EF688E"/>
    <w:rsid w:val="00F068AF"/>
    <w:rsid w:val="00F31BCE"/>
    <w:rsid w:val="00F3527F"/>
    <w:rsid w:val="00F46D0E"/>
    <w:rsid w:val="00F46F43"/>
    <w:rsid w:val="00F527A8"/>
    <w:rsid w:val="00F60D21"/>
    <w:rsid w:val="00F61C03"/>
    <w:rsid w:val="00F75CDE"/>
    <w:rsid w:val="00F8733F"/>
    <w:rsid w:val="00F936B2"/>
    <w:rsid w:val="00FB13DD"/>
    <w:rsid w:val="00FB3695"/>
    <w:rsid w:val="00FC2676"/>
    <w:rsid w:val="00FC5C9E"/>
    <w:rsid w:val="00FC6F4B"/>
    <w:rsid w:val="00FD7235"/>
    <w:rsid w:val="00FE441C"/>
    <w:rsid w:val="00FF3CE2"/>
  </w:rsids>
  <m:mathPr>
    <m:mathFont m:val="Cambria Math"/>
    <m:brkBin m:val="before"/>
    <m:brkBinSub m:val="--"/>
    <m:smallFrac m:val="0"/>
    <m:dispDef/>
    <m:lMargin m:val="0"/>
    <m:rMargin m:val="0"/>
    <m:defJc m:val="centerGroup"/>
    <m:wrapIndent m:val="1440"/>
    <m:intLim m:val="subSup"/>
    <m:naryLim m:val="undOvr"/>
  </m:mathPr>
  <w:themeFontLang w:val="fr-FR"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E27DA12"/>
  <w15:chartTrackingRefBased/>
  <w15:docId w15:val="{3566ADDC-09DD-4AD8-BA8B-D05939288F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1A1821"/>
  </w:style>
  <w:style w:type="character" w:styleId="HTMLCode">
    <w:name w:val="HTML Code"/>
    <w:basedOn w:val="DefaultParagraphFont"/>
    <w:uiPriority w:val="99"/>
    <w:semiHidden/>
    <w:unhideWhenUsed/>
    <w:rsid w:val="00B86B53"/>
    <w:rPr>
      <w:rFonts w:ascii="Courier New" w:eastAsia="Times New Roman" w:hAnsi="Courier New" w:cs="Courier New"/>
      <w:sz w:val="20"/>
      <w:szCs w:val="20"/>
    </w:rPr>
  </w:style>
  <w:style w:type="character" w:styleId="Hyperlink">
    <w:name w:val="Hyperlink"/>
    <w:basedOn w:val="DefaultParagraphFont"/>
    <w:uiPriority w:val="99"/>
    <w:semiHidden/>
    <w:unhideWhenUsed/>
    <w:rsid w:val="00614C7F"/>
    <w:rPr>
      <w:color w:val="0000FF"/>
      <w:u w:val="single"/>
    </w:rPr>
  </w:style>
  <w:style w:type="character" w:styleId="Emphasis">
    <w:name w:val="Emphasis"/>
    <w:basedOn w:val="DefaultParagraphFont"/>
    <w:uiPriority w:val="20"/>
    <w:qFormat/>
    <w:rsid w:val="00E93AA0"/>
    <w:rPr>
      <w:i/>
      <w:iCs/>
    </w:rPr>
  </w:style>
  <w:style w:type="character" w:styleId="PlaceholderText">
    <w:name w:val="Placeholder Text"/>
    <w:basedOn w:val="DefaultParagraphFont"/>
    <w:uiPriority w:val="99"/>
    <w:semiHidden/>
    <w:rsid w:val="004708B0"/>
    <w:rPr>
      <w:color w:val="808080"/>
    </w:rPr>
  </w:style>
  <w:style w:type="character" w:styleId="CommentReference">
    <w:name w:val="annotation reference"/>
    <w:basedOn w:val="DefaultParagraphFont"/>
    <w:uiPriority w:val="99"/>
    <w:semiHidden/>
    <w:unhideWhenUsed/>
    <w:rsid w:val="00E9585D"/>
    <w:rPr>
      <w:sz w:val="16"/>
      <w:szCs w:val="16"/>
    </w:rPr>
  </w:style>
  <w:style w:type="paragraph" w:styleId="CommentText">
    <w:name w:val="annotation text"/>
    <w:basedOn w:val="Normal"/>
    <w:link w:val="CommentTextChar"/>
    <w:uiPriority w:val="99"/>
    <w:semiHidden/>
    <w:unhideWhenUsed/>
    <w:rsid w:val="00E9585D"/>
    <w:pPr>
      <w:spacing w:line="240" w:lineRule="auto"/>
    </w:pPr>
    <w:rPr>
      <w:sz w:val="20"/>
      <w:szCs w:val="20"/>
    </w:rPr>
  </w:style>
  <w:style w:type="character" w:customStyle="1" w:styleId="CommentTextChar">
    <w:name w:val="Comment Text Char"/>
    <w:basedOn w:val="DefaultParagraphFont"/>
    <w:link w:val="CommentText"/>
    <w:uiPriority w:val="99"/>
    <w:semiHidden/>
    <w:rsid w:val="00E9585D"/>
    <w:rPr>
      <w:sz w:val="20"/>
      <w:szCs w:val="20"/>
    </w:rPr>
  </w:style>
  <w:style w:type="paragraph" w:styleId="CommentSubject">
    <w:name w:val="annotation subject"/>
    <w:basedOn w:val="CommentText"/>
    <w:next w:val="CommentText"/>
    <w:link w:val="CommentSubjectChar"/>
    <w:uiPriority w:val="99"/>
    <w:semiHidden/>
    <w:unhideWhenUsed/>
    <w:rsid w:val="00E9585D"/>
    <w:rPr>
      <w:b/>
      <w:bCs/>
    </w:rPr>
  </w:style>
  <w:style w:type="character" w:customStyle="1" w:styleId="CommentSubjectChar">
    <w:name w:val="Comment Subject Char"/>
    <w:basedOn w:val="CommentTextChar"/>
    <w:link w:val="CommentSubject"/>
    <w:uiPriority w:val="99"/>
    <w:semiHidden/>
    <w:rsid w:val="00E9585D"/>
    <w:rPr>
      <w:b/>
      <w:bCs/>
      <w:sz w:val="20"/>
      <w:szCs w:val="20"/>
    </w:rPr>
  </w:style>
  <w:style w:type="paragraph" w:styleId="BalloonText">
    <w:name w:val="Balloon Text"/>
    <w:basedOn w:val="Normal"/>
    <w:link w:val="BalloonTextChar"/>
    <w:uiPriority w:val="99"/>
    <w:semiHidden/>
    <w:unhideWhenUsed/>
    <w:rsid w:val="00E424C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424CC"/>
    <w:rPr>
      <w:rFonts w:ascii="Segoe UI" w:hAnsi="Segoe UI" w:cs="Segoe UI"/>
      <w:sz w:val="18"/>
      <w:szCs w:val="18"/>
    </w:rPr>
  </w:style>
  <w:style w:type="paragraph" w:styleId="Revision">
    <w:name w:val="Revision"/>
    <w:hidden/>
    <w:uiPriority w:val="99"/>
    <w:semiHidden/>
    <w:rsid w:val="00301E4B"/>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microsoft.com/office/2018/08/relationships/commentsExtensible" Target="commentsExtensible.xml"/><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5" Type="http://schemas.microsoft.com/office/2011/relationships/commentsExtended" Target="commentsExtended.xml"/><Relationship Id="rId10" Type="http://schemas.openxmlformats.org/officeDocument/2006/relationships/theme" Target="theme/theme1.xml"/><Relationship Id="rId4" Type="http://schemas.openxmlformats.org/officeDocument/2006/relationships/comments" Target="comment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9</TotalTime>
  <Pages>7</Pages>
  <Words>10546</Words>
  <Characters>60114</Characters>
  <Application>Microsoft Office Word</Application>
  <DocSecurity>0</DocSecurity>
  <Lines>500</Lines>
  <Paragraphs>141</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705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i-Fina Bintarti</dc:creator>
  <cp:keywords/>
  <dc:description/>
  <cp:lastModifiedBy>Ari Fina Bintarti</cp:lastModifiedBy>
  <cp:revision>6</cp:revision>
  <dcterms:created xsi:type="dcterms:W3CDTF">2023-10-21T12:24:00Z</dcterms:created>
  <dcterms:modified xsi:type="dcterms:W3CDTF">2024-01-22T14: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73b52a0d6714f852cf3895f5b3f006e23e70d26a53b4daa53a80387893f9c105</vt:lpwstr>
  </property>
  <property fmtid="{D5CDD505-2E9C-101B-9397-08002B2CF9AE}" pid="3" name="ZOTERO_PREF_1">
    <vt:lpwstr>&lt;data data-version="3" zotero-version="6.0.27"&gt;&lt;session id="hvxI2gHK"/&gt;&lt;style id="http://www.zotero.org/styles/apa" locale="en-US" hasBibliography="1" bibliographyStyleHasBeenSet="0"/&gt;&lt;prefs&gt;&lt;pref name="fieldType" value="Field"/&gt;&lt;pref name="automaticJourn</vt:lpwstr>
  </property>
  <property fmtid="{D5CDD505-2E9C-101B-9397-08002B2CF9AE}" pid="4" name="ZOTERO_PREF_2">
    <vt:lpwstr>alAbbreviations" value="true"/&gt;&lt;/prefs&gt;&lt;/data&gt;</vt:lpwstr>
  </property>
</Properties>
</file>